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B6034A1" w14:textId="6BDD6AAA" w:rsidR="00376FC0" w:rsidRDefault="00C27676" w:rsidP="00C27676">
      <w:pPr>
        <w:pStyle w:val="Heading1"/>
      </w:pPr>
      <w:r>
        <w:t>CASA000</w:t>
      </w:r>
      <w:r w:rsidR="00D81A18">
        <w:t>6</w:t>
      </w:r>
      <w:r>
        <w:t xml:space="preserve"> </w:t>
      </w:r>
      <w:r w:rsidR="000722CB">
        <w:t>Assessment: Body Text</w:t>
      </w:r>
    </w:p>
    <w:p w14:paraId="247027F2" w14:textId="6BF17A9D" w:rsidR="00C27676" w:rsidRDefault="00C27676" w:rsidP="00C27676"/>
    <w:p w14:paraId="0F721678" w14:textId="26D4B3F7" w:rsidR="005A5E35" w:rsidRDefault="00C27676" w:rsidP="00C27676">
      <w:r>
        <w:t>Student Number: 22186878</w:t>
      </w:r>
    </w:p>
    <w:p w14:paraId="4941A246" w14:textId="77777777" w:rsidR="000B2E87" w:rsidRDefault="000B2E87" w:rsidP="00C27676"/>
    <w:p w14:paraId="0B750EB5" w14:textId="5A75ADE4" w:rsidR="00F6509A" w:rsidRDefault="00F6509A" w:rsidP="00A317D8">
      <w:pPr>
        <w:pStyle w:val="Heading3"/>
      </w:pPr>
      <w:r w:rsidRPr="00F6509A">
        <w:t>Background</w:t>
      </w:r>
    </w:p>
    <w:p w14:paraId="775A11CD" w14:textId="4691F193" w:rsidR="00F6509A" w:rsidRDefault="00F6509A" w:rsidP="00D81A18">
      <w:r>
        <w:t xml:space="preserve">This notebook presents the development and evaluation of a machine learning model applied to a </w:t>
      </w:r>
      <w:r w:rsidR="00ED229C">
        <w:t>New Zealand traffic</w:t>
      </w:r>
      <w:r>
        <w:t xml:space="preserve"> crash dataset, to</w:t>
      </w:r>
      <w:r w:rsidR="008B4426">
        <w:t xml:space="preserve"> predict crash injury severity and determine the most influential contributing factors. </w:t>
      </w:r>
    </w:p>
    <w:p w14:paraId="00C96372" w14:textId="77777777" w:rsidR="00F6509A" w:rsidRDefault="00F6509A" w:rsidP="00D81A18"/>
    <w:p w14:paraId="5774E079" w14:textId="6F9CF8B7" w:rsidR="00F6509A" w:rsidRDefault="00F6509A" w:rsidP="00A317D8">
      <w:pPr>
        <w:pStyle w:val="Heading3"/>
      </w:pPr>
      <w:r w:rsidRPr="00F6509A">
        <w:t>Literature Review</w:t>
      </w:r>
    </w:p>
    <w:p w14:paraId="7BAB837E" w14:textId="46098B3F" w:rsidR="00095D05" w:rsidRDefault="008B4426" w:rsidP="00D81A18">
      <w:r>
        <w:t xml:space="preserve">Vehicle crash injuries present a major public health and economic burden on a global scale. </w:t>
      </w:r>
      <w:r w:rsidR="00ED229C">
        <w:t xml:space="preserve">In New Zealand, </w:t>
      </w:r>
      <w:r w:rsidR="00592467">
        <w:t xml:space="preserve">the government has implemented an explicit ‘Road to Zero’ strategy which aims to develop a road system where nobody is killed or seriously injured </w:t>
      </w:r>
      <w:r w:rsidR="00592467">
        <w:fldChar w:fldCharType="begin"/>
      </w:r>
      <w:r w:rsidR="00592467">
        <w:instrText xml:space="preserve"> ADDIN ZOTERO_ITEM CSL_CITATION {"citationID":"VuHnvtas","properties":{"formattedCitation":"(New Zealand Government, 2019)","plainCitation":"(New Zealand Government, 2019)","noteIndex":0},"citationItems":[{"id":4848,"uris":["http://zotero.org/users/10222370/items/LSGCLE6I"],"itemData":{"id":4848,"type":"report","event-place":"Wellington, NZ","publisher-place":"Wellington, NZ","title":"Road to Zero: New Zealand's Road Safety Strategy 2020-2030","URL":"https://www.nzta.govt.nz/safety/what-waka-kotahi-is-doing/nz-road-safety-strategy/","author":[{"literal":"New Zealand Government"}],"issued":{"date-parts":[["2019"]]},"citation-key":"newzealandgovernmentRoadZeroNew2019"}}],"schema":"https://github.com/citation-style-language/schema/raw/master/csl-citation.json"} </w:instrText>
      </w:r>
      <w:r w:rsidR="00592467">
        <w:fldChar w:fldCharType="separate"/>
      </w:r>
      <w:r w:rsidR="00592467" w:rsidRPr="00592467">
        <w:rPr>
          <w:rFonts w:ascii="Arial" w:hAnsi="Arial" w:cs="Arial"/>
        </w:rPr>
        <w:t>(New Zealand Government, 2019)</w:t>
      </w:r>
      <w:r w:rsidR="00592467">
        <w:fldChar w:fldCharType="end"/>
      </w:r>
      <w:r w:rsidR="00592467">
        <w:t xml:space="preserve">. </w:t>
      </w:r>
      <w:r>
        <w:t>In response to this complex challenge there is an extensive body of research, developed over decades, that has applied statistical and machine learning models to determine contributing factors in crash likelihood and improve prediction of crash sev</w:t>
      </w:r>
      <w:r w:rsidR="00335323">
        <w:t>erity</w:t>
      </w:r>
      <w:r w:rsidR="000722CB">
        <w:t xml:space="preserve"> </w:t>
      </w:r>
      <w:r w:rsidR="000722CB">
        <w:fldChar w:fldCharType="begin"/>
      </w:r>
      <w:r w:rsidR="00B331CC">
        <w:instrText xml:space="preserve"> ADDIN ZOTERO_ITEM CSL_CITATION {"citationID":"pB8v1qZU","properties":{"formattedCitation":"(Savolainen {\\i{}et al.}, 2011; Santos, Dias and Amado, 2022)","plainCitation":"(Savolainen et al., 2011; Santos, Dias and Amado, 2022)","noteIndex":0},"citationItems":[{"id":4745,"uris":["http://zotero.org/users/10222370/items/L7LZBDFX"],"itemData":{"id":4745,"type":"article-journal","abstract":"Reducing the severity of injuries resulting from motor-vehicle crashes has long been a primary emphasis of highway agencies and motor-vehicle manufacturers. While progress can be simply measured by the reduction in injury levels over time, insights into the effectiveness of injury-reduction technologies, policies, and regulations require a more detailed empirical assessment of the complex interactions that vehicle, roadway, and human factors have on resulting crash-injury severities. Over the years, researchers have used a wide range of methodological tools to assess the impact of such factors on disaggregate-level injury-severity data, and recent methodological advances have enabled the development of sophisticated models capable of more precisely determining the influence of these factors. This paper summarizes the evolution of research and current thinking as it relates to the statistical analysis of motor-vehicle injury severities, and provides a discussion of future methodological directions.","container-title":"Accident Analysis &amp; Prevention","DOI":"10.1016/j.aap.2011.03.025","ISSN":"0001-4575","issue":"5","journalAbbreviation":"Accident Analysis &amp; Prevention","language":"en","page":"1666-1676","source":"ScienceDirect","title":"The statistical analysis of highway crash-injury severities: A review and assessment of methodological alternatives","title-short":"The statistical analysis of highway crash-injury severities","volume":"43","author":[{"family":"Savolainen","given":"Peter T."},{"family":"Mannering","given":"Fred L."},{"family":"Lord","given":"Dominique"},{"family":"Quddus","given":"Mohammed A."}],"issued":{"date-parts":[["2011",9,1]]},"citation-key":"savolainenStatisticalAnalysisHighway2011"}},{"id":4629,"uris":["http://zotero.org/users/10222370/items/H3B4Z4MK"],"itemData":{"id":4629,"type":"article-journal","abstract":"Introduction: Road traffic crashes represent a major public health concern, so it is of significant importance to understand the factors associated with the increase of injury severity of its interveners when involved in a road crash. Determining such factors is essential to help decision making in road safety management, improving road safety, and reducing the severity of future crashes. Method: This paper presents a recent literature review of the methods that have been applied to road crash injury severity modeling. It includes 56 studies from 2001 to 2021 that consider more than 20 different statistical or machine learning techniques. Results: Random Forest was the algorithm with the best results, achieving the best performance in 70% of the times that it was applied and in 29% of all studies. Support Vector Machine and Decision Tree achieved the best performance in 53% and 31% of the times and in 16% and 14% of all studies, respectively. Bayesian Networks and K-Nearest Neighbors achieved the best performance in 67% and 40% of the times that were used but only achieved the best performance in 4% and 7% of all the studies analyzed, respectively. Conclusions: At this point, Random Forest revealed to be a good approach for road traffic crash injury severity prediction followed by Support Vector Machine, Decision Tree, and K-Nearest Neighbor. However, there is still a lot of room in this area to explore other techniques that can best suit this purpose as not only the model's performance should be considered but also causality issues, unobserved heterogeneity, and temporal instability. Practical Applications: This review enables researchers to understand the recent techniques applied in the analysis of injury severity modeling, and the ones that achieved the best performance results. Based on the reviewed studies, challenges and future research directions are presented.","container-title":"Journal of Safety Research","DOI":"10.1016/j.jsr.2021.12.007","ISSN":"0022-4375","journalAbbreviation":"Journal of Safety Research","language":"en","page":"254-269","source":"ScienceDirect","title":"A literature review of machine learning algorithms for crash injury severity prediction","volume":"80","author":[{"family":"Santos","given":"Kenny"},{"family":"Dias","given":"João P."},{"family":"Amado","given":"Conceição"}],"issued":{"date-parts":[["2022",2,1]]},"citation-key":"santosLiteratureReviewMachine2022"}}],"schema":"https://github.com/citation-style-language/schema/raw/master/csl-citation.json"} </w:instrText>
      </w:r>
      <w:r w:rsidR="000722CB">
        <w:fldChar w:fldCharType="separate"/>
      </w:r>
      <w:r w:rsidR="00B331CC" w:rsidRPr="00B331CC">
        <w:rPr>
          <w:rFonts w:ascii="Arial" w:hAnsi="Arial" w:cs="Arial"/>
          <w:szCs w:val="24"/>
        </w:rPr>
        <w:t xml:space="preserve">(Savolainen </w:t>
      </w:r>
      <w:r w:rsidR="00B331CC" w:rsidRPr="00B331CC">
        <w:rPr>
          <w:rFonts w:ascii="Arial" w:hAnsi="Arial" w:cs="Arial"/>
          <w:i/>
          <w:iCs/>
          <w:szCs w:val="24"/>
        </w:rPr>
        <w:t>et al.</w:t>
      </w:r>
      <w:r w:rsidR="00B331CC" w:rsidRPr="00B331CC">
        <w:rPr>
          <w:rFonts w:ascii="Arial" w:hAnsi="Arial" w:cs="Arial"/>
          <w:szCs w:val="24"/>
        </w:rPr>
        <w:t>, 2011; Santos, Dias and Amado, 2022)</w:t>
      </w:r>
      <w:r w:rsidR="000722CB">
        <w:fldChar w:fldCharType="end"/>
      </w:r>
      <w:r w:rsidR="000722CB">
        <w:t xml:space="preserve">. </w:t>
      </w:r>
      <w:r w:rsidR="0025373D">
        <w:t xml:space="preserve">Understanding the association of specific factors with crash outcomes allows for the design of evidence-based countermeasures, whether in the vehicle or in the built environment, whilst predictive capacity has potential implications for directing emergency response, and in the decision making of autonomous vehicles. </w:t>
      </w:r>
    </w:p>
    <w:p w14:paraId="47358794" w14:textId="7AB300DE" w:rsidR="00B10A29" w:rsidRDefault="00391C9D" w:rsidP="00D81A18">
      <w:r>
        <w:t>In recent years, there has been a</w:t>
      </w:r>
      <w:r w:rsidR="00B331CC">
        <w:t xml:space="preserve"> broad spectrum of ML methods </w:t>
      </w:r>
      <w:r>
        <w:t xml:space="preserve">that </w:t>
      </w:r>
      <w:r w:rsidR="00B331CC">
        <w:t>have rapidly become the most popular choice for crash severity analysis due to their freedom from prior assumptions</w:t>
      </w:r>
      <w:r w:rsidR="009E56FE">
        <w:t>, robustness to outliers,</w:t>
      </w:r>
      <w:r w:rsidR="00B331CC">
        <w:t xml:space="preserve"> and high performance in big data scenarios </w:t>
      </w:r>
      <w:r w:rsidR="00B331CC">
        <w:fldChar w:fldCharType="begin"/>
      </w:r>
      <w:r w:rsidR="009E56FE">
        <w:instrText xml:space="preserve"> ADDIN ZOTERO_ITEM CSL_CITATION {"citationID":"WLsfwMTB","properties":{"formattedCitation":"(Ziakopoulos and Yannis, 2020)","plainCitation":"(Ziakopoulos and Yannis, 2020)","noteIndex":0},"citationItems":[{"id":4495,"uris":["http://zotero.org/users/10222370/items/DYFG28UU"],"itemData":{"id":4495,"type":"article-journal","abstract":"Spatial analyses of crashes have been adopted in road safety for decades in order to determine how crashes are affected by neighboring locations, how the influence of parameters varies spatially and which locations warrant interventions more urgently. The aim of the present research is to critically review the existing literature on different spatial approaches through which researchers handle the dimension of space in its various aspects in their studies and analyses. Specifically, the use of different areal unit levels in spatial road safety studies is investigated, different modelling approaches are discussed, and the corresponding study design characteristics are summarized in respective tables including traffic, road environment and area parameters and spatial aggregation approaches. Developments in famous issues in spatial analysis such as the boundary problem, the modifiable areal unit problem and spatial proximity structures are also discussed. Studies focusing on spatially analyzing vulnerable road users are reviewed as well. Regarding spatial models, the application, advantages and disadvantages of various functional/econometric approaches, Bayesian models and machine learning methods are discussed. Based on the reviewed studies, present challenges and future research directions are determined.","container-title":"Accident Analysis &amp; Prevention","DOI":"10.1016/j.aap.2019.105323","ISSN":"0001-4575","journalAbbreviation":"Accident Analysis &amp; Prevention","language":"en","page":"105323","source":"ScienceDirect","title":"A review of spatial approaches in road safety","volume":"135","author":[{"family":"Ziakopoulos","given":"Apostolos"},{"family":"Yannis","given":"George"}],"issued":{"date-parts":[["2020",2,1]]},"citation-key":"ziakopoulosReviewSpatialApproaches2020"}}],"schema":"https://github.com/citation-style-language/schema/raw/master/csl-citation.json"} </w:instrText>
      </w:r>
      <w:r w:rsidR="00B331CC">
        <w:fldChar w:fldCharType="separate"/>
      </w:r>
      <w:r w:rsidR="009E56FE" w:rsidRPr="009E56FE">
        <w:rPr>
          <w:rFonts w:ascii="Arial" w:hAnsi="Arial" w:cs="Arial"/>
        </w:rPr>
        <w:t>(Ziakopoulos and Yannis, 2020)</w:t>
      </w:r>
      <w:r w:rsidR="00B331CC">
        <w:fldChar w:fldCharType="end"/>
      </w:r>
      <w:r w:rsidR="00B331CC">
        <w:t xml:space="preserve">. Established methods include </w:t>
      </w:r>
      <w:r w:rsidR="00077670">
        <w:t xml:space="preserve">regression and decision trees </w:t>
      </w:r>
      <w:r w:rsidR="00077670">
        <w:fldChar w:fldCharType="begin"/>
      </w:r>
      <w:r w:rsidR="00077670">
        <w:instrText xml:space="preserve"> ADDIN ZOTERO_ITEM CSL_CITATION {"citationID":"h5gQcx0k","properties":{"formattedCitation":"(Jeong {\\i{}et al.}, 2018)","plainCitation":"(Jeong et al., 2018)","noteIndex":0},"citationItems":[{"id":4631,"uris":["http://zotero.org/users/10222370/items/7HGV9QZW"],"itemData":{"id":4631,"type":"article-journal","abstract":"This study aims to classify the injury severity in motor-vehicle crashes with both high accuracy and sensitivity rates. The dataset used in this study contains 297,113 vehicle crashes, obtained from the Michigan Traffic Crash Facts (MTCF) dataset, from 2016–2017. Similar to any other crash dataset, different accident severity classes are not equally represented in MTCF. To account for the imbalanced classes, several techniques have been used, including under-sampling and over-sampling. Using five classification learning models (i.e., Logistic regression, Decision tree, Neural network, Gradient boosting model, and Naïve Bayes classifier), we classify the levels of injury severity and attempt to improve the classification performance by two training-testing methods including Bootstrap aggregation (or bagging) and majority voting. Furthermore, due to the imbalance present in the dataset, we use the geometric mean (G-mean) to evaluate the classification performance. We show that the classification performance is the highest when bagging is used with decision trees, with over-sampling treatment for imbalanced data. The effect of treatments for the imbalanced data is maximized when under-sampling is combined with bagging. In addition to the original five classes of injury severity in the MTCF dataset, we consider two additional classification problems, one with two classes and the other with three classes, to (1) investigate the impact of the number of classes on the performance of classification models, and (2) enable comparing our results with the literature.","container-title":"Accident Analysis &amp; Prevention","DOI":"10.1016/j.aap.2018.08.025","ISSN":"0001-4575","journalAbbreviation":"Accident Analysis &amp; Prevention","language":"en","page":"250-261","source":"ScienceDirect","title":"Classification of motor vehicle crash injury severity: A hybrid approach for imbalanced data","title-short":"Classification of motor vehicle crash injury severity","volume":"120","author":[{"family":"Jeong","given":"Heejin"},{"family":"Jang","given":"Youngchan"},{"family":"Bowman","given":"Patrick J."},{"family":"Masoud","given":"Neda"}],"issued":{"date-parts":[["2018",11,1]]},"citation-key":"jeongClassificationMotorVehicle2018"}}],"schema":"https://github.com/citation-style-language/schema/raw/master/csl-citation.json"} </w:instrText>
      </w:r>
      <w:r w:rsidR="00077670">
        <w:fldChar w:fldCharType="separate"/>
      </w:r>
      <w:r w:rsidR="00077670" w:rsidRPr="00077670">
        <w:rPr>
          <w:rFonts w:ascii="Arial" w:hAnsi="Arial" w:cs="Arial"/>
          <w:szCs w:val="24"/>
        </w:rPr>
        <w:t xml:space="preserve">(Jeong </w:t>
      </w:r>
      <w:r w:rsidR="00077670" w:rsidRPr="00077670">
        <w:rPr>
          <w:rFonts w:ascii="Arial" w:hAnsi="Arial" w:cs="Arial"/>
          <w:i/>
          <w:iCs/>
          <w:szCs w:val="24"/>
        </w:rPr>
        <w:t>et al.</w:t>
      </w:r>
      <w:r w:rsidR="00077670" w:rsidRPr="00077670">
        <w:rPr>
          <w:rFonts w:ascii="Arial" w:hAnsi="Arial" w:cs="Arial"/>
          <w:szCs w:val="24"/>
        </w:rPr>
        <w:t>, 2018)</w:t>
      </w:r>
      <w:r w:rsidR="00077670">
        <w:fldChar w:fldCharType="end"/>
      </w:r>
      <w:r w:rsidR="00077670">
        <w:t xml:space="preserve">, support vector machines </w:t>
      </w:r>
      <w:r w:rsidR="00077670">
        <w:fldChar w:fldCharType="begin"/>
      </w:r>
      <w:r w:rsidR="00077670">
        <w:instrText xml:space="preserve"> ADDIN ZOTERO_ITEM CSL_CITATION {"citationID":"7SsRRLYW","properties":{"formattedCitation":"(Effati, Thill and Shabani, 2015)","plainCitation":"(Effati, Thill and Shabani, 2015)","noteIndex":0},"citationItems":[{"id":4523,"uris":["http://zotero.org/users/10222370/items/I7M7NEE9"],"itemData":{"id":4523,"type":"article-journal","abstract":"The contention of this paper is that many social science research problems are too “wicked” to be suitably studied using conventional statistical and regression-based methods of data analysis. This paper argues that an integrated geospatial approach based on methods of machine learning is well suited to this purpose. Recognizing the intrinsic wickedness of traffic safety issues, such approach is used to unravel the complexity of traffic crash severity on highway corridors as an example of such problems. The support vector machine (SVM) and coactive neuro-fuzzy inference system (CANFIS) algorithms are tested as inferential engines to predict crash severity and uncover spatial and non-spatial factors that systematically relate to crash severity, while a sensitivity analysis is conducted to determine the relative influence of crash severity factors. Different specifications of the two methods are implemented, trained, and evaluated against crash events recorded over a 4-year period on a regional highway corridor in Northern Iran. Overall, the SVM model outperforms CANFIS by a notable margin. The combined use of spatial analysis and artificial intelligence is effective at identifying leading factors of crash severity, while explicitly accounting for spatial dependence and spatial heterogeneity effects. Thanks to the demonstrated effectiveness of a sensitivity analysis, this approach produces comprehensive results that are consistent with existing traffic safety theories and supports the prioritization of effective safety measures that are geographically targeted and behaviorally sound on regional highway corridors.","container-title":"Journal of Geographical Systems","DOI":"10.1007/s10109-015-0210-x","ISSN":"1435-5949","issue":"2","journalAbbreviation":"J Geogr Syst","language":"en","page":"107-135","source":"Springer Link","title":"Geospatial and machine learning techniques for wicked social science problems: analysis of crash severity on a regional highway corridor","title-short":"Geospatial and machine learning techniques for wicked social science problems","volume":"17","author":[{"family":"Effati","given":"Meysam"},{"family":"Thill","given":"Jean-Claude"},{"family":"Shabani","given":"Shahin"}],"issued":{"date-parts":[["2015",4,1]]},"citation-key":"effatiGeospatialMachineLearning2015"}}],"schema":"https://github.com/citation-style-language/schema/raw/master/csl-citation.json"} </w:instrText>
      </w:r>
      <w:r w:rsidR="00077670">
        <w:fldChar w:fldCharType="separate"/>
      </w:r>
      <w:r w:rsidR="00077670" w:rsidRPr="00077670">
        <w:rPr>
          <w:rFonts w:ascii="Arial" w:hAnsi="Arial" w:cs="Arial"/>
        </w:rPr>
        <w:t>(Effati, Thill and Shabani, 2015)</w:t>
      </w:r>
      <w:r w:rsidR="00077670">
        <w:fldChar w:fldCharType="end"/>
      </w:r>
      <w:r w:rsidR="00077670">
        <w:t>, neural networks</w:t>
      </w:r>
      <w:r w:rsidR="00B10A29">
        <w:t xml:space="preserve"> </w:t>
      </w:r>
      <w:r w:rsidR="00B10A29">
        <w:fldChar w:fldCharType="begin"/>
      </w:r>
      <w:r w:rsidR="00B10A29">
        <w:instrText xml:space="preserve"> ADDIN ZOTERO_ITEM CSL_CITATION {"citationID":"vfANXhO5","properties":{"formattedCitation":"(Delen {\\i{}et al.}, 2017)","plainCitation":"(Delen et al., 2017)","noteIndex":0},"citationItems":[{"id":4488,"uris":["http://zotero.org/users/10222370/items/VRQ65YB9"],"itemData":{"id":4488,"type":"article-journal","abstract":"Investigation of the risk factors that contribute to the injury severity in motor vehicle crashes has proved to be a thought-provoking and challenging problem. The results of such investigation can help better understand and potentially mitigate the severe injury risks involved in automobile crashes and thereby advance the well-being of people involved in these traffic accidents. Many factors were found to have an impact on the severity of injury sustained by occupants in the event of an automobile accident. In this analytics study we used a large and feature-rich crash dataset along with a number of predictive analytics algorithms to model the complex relationships between varying levels of injury severity and the crash related risk factors. Applying a systematic series of information fusion-based sensitivity analysis on the trained predictive models we identified the relative importance of the crash related risk factors. The results provided invaluable insights for the use of predictive analytics in this domain and exposed the relative importance of crash related risk factors with the changing levels of injury severity.","container-title":"Journal of Transport &amp; Health","DOI":"10.1016/j.jth.2017.01.009","ISSN":"2214-1405","journalAbbreviation":"Journal of Transport &amp; Health","language":"en","page":"118-131","source":"ScienceDirect","title":"Investigating injury severity risk factors in automobile crashes with predictive analytics and sensitivity analysis methods","volume":"4","author":[{"family":"Delen","given":"Dursun"},{"family":"Tomak","given":"Leman"},{"family":"Topuz","given":"Kazim"},{"family":"Eryarsoy","given":"Enes"}],"issued":{"date-parts":[["2017",3,1]]},"citation-key":"delenInvestigatingInjurySeverity2017"}}],"schema":"https://github.com/citation-style-language/schema/raw/master/csl-citation.json"} </w:instrText>
      </w:r>
      <w:r w:rsidR="00B10A29">
        <w:fldChar w:fldCharType="separate"/>
      </w:r>
      <w:r w:rsidR="00B10A29" w:rsidRPr="00B10A29">
        <w:rPr>
          <w:rFonts w:ascii="Arial" w:hAnsi="Arial" w:cs="Arial"/>
          <w:szCs w:val="24"/>
        </w:rPr>
        <w:t xml:space="preserve">(Delen </w:t>
      </w:r>
      <w:r w:rsidR="00B10A29" w:rsidRPr="00B10A29">
        <w:rPr>
          <w:rFonts w:ascii="Arial" w:hAnsi="Arial" w:cs="Arial"/>
          <w:i/>
          <w:iCs/>
          <w:szCs w:val="24"/>
        </w:rPr>
        <w:t>et al.</w:t>
      </w:r>
      <w:r w:rsidR="00B10A29" w:rsidRPr="00B10A29">
        <w:rPr>
          <w:rFonts w:ascii="Arial" w:hAnsi="Arial" w:cs="Arial"/>
          <w:szCs w:val="24"/>
        </w:rPr>
        <w:t>, 2017)</w:t>
      </w:r>
      <w:r w:rsidR="00B10A29">
        <w:fldChar w:fldCharType="end"/>
      </w:r>
      <w:r w:rsidR="00B10A29">
        <w:t>,</w:t>
      </w:r>
      <w:r w:rsidR="00077670">
        <w:t xml:space="preserve"> and ensemble approaches such as Random Forest and Gradient Boosting </w:t>
      </w:r>
      <w:r w:rsidR="00077670">
        <w:fldChar w:fldCharType="begin"/>
      </w:r>
      <w:r w:rsidR="00592467">
        <w:instrText xml:space="preserve"> ADDIN ZOTERO_ITEM CSL_CITATION {"citationID":"xf6HFUAa","properties":{"formattedCitation":"(Iranitalab and Khattak, 2017; Wang and Kim, 2019)","plainCitation":"(Iranitalab and Khattak, 2017; Wang and Kim, 2019)","noteIndex":0},"citationItems":[{"id":4440,"uris":["http://zotero.org/users/10222370/items/MFCAYX8K"],"itemData":{"id":4440,"type":"article-journal","abstract":"Crash severity prediction models enable different agencies to predict the severity of a reported crash with unknown severity or the severity of crashes that may be expected to occur sometime in the future. This paper had three main objectives: comparison of the performance of four statistical and machine learning methods including Multinomial Logit (MNL), Nearest Neighbor Classification (NNC), Support Vector Machines (SVM) and Random Forests (RF), in predicting traffic crash severity; developing a crash costs-based approach for comparison of crash severity prediction methods; and investigating the effects of data clustering methods comprising K-means Clustering (KC) and Latent Class Clustering (LCC), on the performance of crash severity prediction models. The 2012–2015 reported crash data from Nebraska, United States was obtained and two-vehicle crashes were extracted as the analysis data. The dataset was split into training/estimation (2012–2014) and validation (2015) subsets. The four prediction methods were trained/estimated using the training/estimation dataset and the correct prediction rates for each crash severity level, overall correct prediction rate and a proposed crash costs-based accuracy measure were obtained for the validation dataset. The correct prediction rates and the proposed approach showed NNC had the best prediction performance in overall and in more severe crashes. RF and SVM had the next two sufficient performances and MNL was the weakest method. Data clustering did not affect the prediction results of SVM, but KC improved the prediction performance of MNL, NNC and RF, while LCC caused improvement in MNL and RF but weakened the performance of NNC. Overall correct prediction rate had almost the exact opposite results compared to the proposed approach, showing that neglecting the crash costs can lead to misjudgment in choosing the right prediction method.","container-title":"Accident Analysis &amp; Prevention","DOI":"10.1016/j.aap.2017.08.008","ISSN":"0001-4575","journalAbbreviation":"Accident Analysis &amp; Prevention","language":"en","page":"27-36","source":"ScienceDirect","title":"Comparison of four statistical and machine learning methods for crash severity prediction","volume":"108","author":[{"family":"Iranitalab","given":"Amirfarrokh"},{"family":"Khattak","given":"Aemal"}],"issued":{"date-parts":[["2017",11,1]]},"citation-key":"iranitalabComparisonFourStatistical2017"}},{"id":4839,"uris":["http://zotero.org/users/10222370/items/JFJUYFPD"],"itemData":{"id":4839,"type":"article-journal","abstract":"Crash severity is one of the most widely studied topics in traffic safety area. Scholars have studied crash severity through various types of models. Using the publicly available 2017 Maryland crash data from the Department of Maryland State Police, the authors develop a multinomial logit (MNL) model and a random forest (RF) model, which belong to discrete choice and tree-based models, respectively, to (1) identify factors contributing to crash severity and (2) compare prediction performances and interpretation abilities between the two models. Based on the model results, major contributing factors of crash severity are identified, including collision type, occupant age, and speed limit. For the given dataset, RF has a higher prediction accuracy than MNL based on multiple measures (precision, recall, and F1 score), even though the differences are not dramatic. Sensitivity analysis results show that RF is less sensitive than MNL. RF can automatically capture the non-linear effects of continuous variables and reduce the influence of collinearity relationships existing among explanatory variables. This study shows the possibility of conducting sensitivity analysis to enhance understanding of MNL and RF results, and uncovers unique characteristics of the discrete choice and tree-based models.","container-title":"Transportation Research Record","DOI":"10.1177/0361198119844456","ISSN":"0361-1981","issue":"9","note":"publisher: SAGE Publications Inc","page":"640-653","source":"SAGE Journals","title":"Prediction and Factor Identification for Crash Severity: Comparison of Discrete Choice and Tree-Based Models","title-short":"Prediction and Factor Identification for Crash Severity","volume":"2673","author":[{"family":"Wang","given":"Xinyi"},{"family":"Kim","given":"Sung Hoo"}],"issued":{"date-parts":[["2019",9,1]]},"citation-key":"wangPredictionFactorIdentification2019"},"label":"page"}],"schema":"https://github.com/citation-style-language/schema/raw/master/csl-citation.json"} </w:instrText>
      </w:r>
      <w:r w:rsidR="00077670">
        <w:fldChar w:fldCharType="separate"/>
      </w:r>
      <w:r w:rsidR="00592467" w:rsidRPr="00592467">
        <w:rPr>
          <w:rFonts w:ascii="Arial" w:hAnsi="Arial" w:cs="Arial"/>
        </w:rPr>
        <w:t>(Iranitalab and Khattak, 2017; Wang and Kim, 2019)</w:t>
      </w:r>
      <w:r w:rsidR="00077670">
        <w:fldChar w:fldCharType="end"/>
      </w:r>
      <w:r w:rsidR="00077670">
        <w:t>.</w:t>
      </w:r>
      <w:r w:rsidR="008122B7">
        <w:t xml:space="preserve"> </w:t>
      </w:r>
      <w:r w:rsidR="00B10A29">
        <w:t xml:space="preserve">Of these various approaches, </w:t>
      </w:r>
      <w:r w:rsidR="00005C32">
        <w:t xml:space="preserve">a systematic literature review by </w:t>
      </w:r>
      <w:r w:rsidR="00B10A29">
        <w:t xml:space="preserve">Santos et al. </w:t>
      </w:r>
      <w:r w:rsidR="00B10A29">
        <w:fldChar w:fldCharType="begin"/>
      </w:r>
      <w:r w:rsidR="00B10A29">
        <w:instrText xml:space="preserve"> ADDIN ZOTERO_ITEM CSL_CITATION {"citationID":"nVMtlmB6","properties":{"formattedCitation":"(2022)","plainCitation":"(2022)","noteIndex":0},"citationItems":[{"id":4629,"uris":["http://zotero.org/users/10222370/items/H3B4Z4MK"],"itemData":{"id":4629,"type":"article-journal","abstract":"Introduction: Road traffic crashes represent a major public health concern, so it is of significant importance to understand the factors associated with the increase of injury severity of its interveners when involved in a road crash. Determining such factors is essential to help decision making in road safety management, improving road safety, and reducing the severity of future crashes. Method: This paper presents a recent literature review of the methods that have been applied to road crash injury severity modeling. It includes 56 studies from 2001 to 2021 that consider more than 20 different statistical or machine learning techniques. Results: Random Forest was the algorithm with the best results, achieving the best performance in 70% of the times that it was applied and in 29% of all studies. Support Vector Machine and Decision Tree achieved the best performance in 53% and 31% of the times and in 16% and 14% of all studies, respectively. Bayesian Networks and K-Nearest Neighbors achieved the best performance in 67% and 40% of the times that were used but only achieved the best performance in 4% and 7% of all the studies analyzed, respectively. Conclusions: At this point, Random Forest revealed to be a good approach for road traffic crash injury severity prediction followed by Support Vector Machine, Decision Tree, and K-Nearest Neighbor. However, there is still a lot of room in this area to explore other techniques that can best suit this purpose as not only the model's performance should be considered but also causality issues, unobserved heterogeneity, and temporal instability. Practical Applications: This review enables researchers to understand the recent techniques applied in the analysis of injury severity modeling, and the ones that achieved the best performance results. Based on the reviewed studies, challenges and future research directions are presented.","container-title":"Journal of Safety Research","DOI":"10.1016/j.jsr.2021.12.007","ISSN":"0022-4375","journalAbbreviation":"Journal of Safety Research","language":"en","page":"254-269","source":"ScienceDirect","title":"A literature review of machine learning algorithms for crash injury severity prediction","volume":"80","author":[{"family":"Santos","given":"Kenny"},{"family":"Dias","given":"João P."},{"family":"Amado","given":"Conceição"}],"issued":{"date-parts":[["2022",2,1]]},"citation-key":"santosLiteratureReviewMachine2022"},"label":"page","suppress-author":true}],"schema":"https://github.com/citation-style-language/schema/raw/master/csl-citation.json"} </w:instrText>
      </w:r>
      <w:r w:rsidR="00B10A29">
        <w:fldChar w:fldCharType="separate"/>
      </w:r>
      <w:r w:rsidR="00B10A29" w:rsidRPr="00B10A29">
        <w:rPr>
          <w:rFonts w:ascii="Arial" w:hAnsi="Arial" w:cs="Arial"/>
        </w:rPr>
        <w:t>(2022)</w:t>
      </w:r>
      <w:r w:rsidR="00B10A29">
        <w:fldChar w:fldCharType="end"/>
      </w:r>
      <w:r w:rsidR="00B10A29">
        <w:t xml:space="preserve"> found that Random Forest (RF) models proved the highest performing algorithm in the most cases, achieving best performan</w:t>
      </w:r>
      <w:r w:rsidR="008122B7">
        <w:t xml:space="preserve">ce, comparative to alternatives, </w:t>
      </w:r>
      <w:r w:rsidR="00B10A29">
        <w:t>in 70% of the studies it was applied</w:t>
      </w:r>
      <w:r w:rsidR="008122B7">
        <w:t xml:space="preserve">. </w:t>
      </w:r>
    </w:p>
    <w:p w14:paraId="08258EA9" w14:textId="505B2604" w:rsidR="00044C45" w:rsidRPr="008B4426" w:rsidRDefault="00110298" w:rsidP="00D81A18">
      <w:r>
        <w:t xml:space="preserve">Irrespective of the approach used, there are certain characteristics of vehicle crash data that need to be accounted for in designing a model. Firstly, these datasets predominantly collect an ordinal categorical outcome – such as crash severity categorised into fatal, serious, minor, or non-injury. </w:t>
      </w:r>
      <w:r w:rsidR="00D71571">
        <w:t>These</w:t>
      </w:r>
      <w:r>
        <w:t xml:space="preserve"> classes are generally heavily imbalanced, </w:t>
      </w:r>
      <w:r w:rsidR="00044C45">
        <w:t>with</w:t>
      </w:r>
      <w:r>
        <w:t xml:space="preserve"> a very high proportion of observations in the </w:t>
      </w:r>
      <w:r w:rsidR="009E56FE">
        <w:t>low-severity</w:t>
      </w:r>
      <w:r>
        <w:t xml:space="preserve"> class, and </w:t>
      </w:r>
      <w:r w:rsidR="00044C45">
        <w:t xml:space="preserve">a </w:t>
      </w:r>
      <w:r>
        <w:t>lo</w:t>
      </w:r>
      <w:r w:rsidR="009E56FE">
        <w:t xml:space="preserve">w proportion classed as severe/fatal. If this imbalance is not addressed, the model may produce overtly promising results with a high overall accuracy, but have very poor predictive performance for the high-severity classes, which are inherently the observations of </w:t>
      </w:r>
      <w:r w:rsidR="0015690A">
        <w:t>greatest interest</w:t>
      </w:r>
      <w:r w:rsidR="009E56FE">
        <w:t xml:space="preserve"> in crash analysis </w:t>
      </w:r>
      <w:r w:rsidR="009E56FE">
        <w:fldChar w:fldCharType="begin"/>
      </w:r>
      <w:r w:rsidR="009E56FE">
        <w:instrText xml:space="preserve"> ADDIN ZOTERO_ITEM CSL_CITATION {"citationID":"7YAVxgLu","properties":{"formattedCitation":"(Jeong {\\i{}et al.}, 2018)","plainCitation":"(Jeong et al., 2018)","noteIndex":0},"citationItems":[{"id":4631,"uris":["http://zotero.org/users/10222370/items/7HGV9QZW"],"itemData":{"id":4631,"type":"article-journal","abstract":"This study aims to classify the injury severity in motor-vehicle crashes with both high accuracy and sensitivity rates. The dataset used in this study contains 297,113 vehicle crashes, obtained from the Michigan Traffic Crash Facts (MTCF) dataset, from 2016–2017. Similar to any other crash dataset, different accident severity classes are not equally represented in MTCF. To account for the imbalanced classes, several techniques have been used, including under-sampling and over-sampling. Using five classification learning models (i.e., Logistic regression, Decision tree, Neural network, Gradient boosting model, and Naïve Bayes classifier), we classify the levels of injury severity and attempt to improve the classification performance by two training-testing methods including Bootstrap aggregation (or bagging) and majority voting. Furthermore, due to the imbalance present in the dataset, we use the geometric mean (G-mean) to evaluate the classification performance. We show that the classification performance is the highest when bagging is used with decision trees, with over-sampling treatment for imbalanced data. The effect of treatments for the imbalanced data is maximized when under-sampling is combined with bagging. In addition to the original five classes of injury severity in the MTCF dataset, we consider two additional classification problems, one with two classes and the other with three classes, to (1) investigate the impact of the number of classes on the performance of classification models, and (2) enable comparing our results with the literature.","container-title":"Accident Analysis &amp; Prevention","DOI":"10.1016/j.aap.2018.08.025","ISSN":"0001-4575","journalAbbreviation":"Accident Analysis &amp; Prevention","language":"en","page":"250-261","source":"ScienceDirect","title":"Classification of motor vehicle crash injury severity: A hybrid approach for imbalanced data","title-short":"Classification of motor vehicle crash injury severity","volume":"120","author":[{"family":"Jeong","given":"Heejin"},{"family":"Jang","given":"Youngchan"},{"family":"Bowman","given":"Patrick J."},{"family":"Masoud","given":"Neda"}],"issued":{"date-parts":[["2018",11,1]]},"citation-key":"jeongClassificationMotorVehicle2018"}}],"schema":"https://github.com/citation-style-language/schema/raw/master/csl-citation.json"} </w:instrText>
      </w:r>
      <w:r w:rsidR="009E56FE">
        <w:fldChar w:fldCharType="separate"/>
      </w:r>
      <w:r w:rsidR="009E56FE" w:rsidRPr="009E56FE">
        <w:rPr>
          <w:rFonts w:ascii="Arial" w:hAnsi="Arial" w:cs="Arial"/>
          <w:szCs w:val="24"/>
        </w:rPr>
        <w:t xml:space="preserve">(Jeong </w:t>
      </w:r>
      <w:r w:rsidR="009E56FE" w:rsidRPr="009E56FE">
        <w:rPr>
          <w:rFonts w:ascii="Arial" w:hAnsi="Arial" w:cs="Arial"/>
          <w:i/>
          <w:iCs/>
          <w:szCs w:val="24"/>
        </w:rPr>
        <w:t>et al.</w:t>
      </w:r>
      <w:r w:rsidR="009E56FE" w:rsidRPr="009E56FE">
        <w:rPr>
          <w:rFonts w:ascii="Arial" w:hAnsi="Arial" w:cs="Arial"/>
          <w:szCs w:val="24"/>
        </w:rPr>
        <w:t>, 2018)</w:t>
      </w:r>
      <w:r w:rsidR="009E56FE">
        <w:fldChar w:fldCharType="end"/>
      </w:r>
      <w:r w:rsidR="009E56FE">
        <w:t xml:space="preserve">. </w:t>
      </w:r>
      <w:r w:rsidR="00D71571">
        <w:t xml:space="preserve">In addition, </w:t>
      </w:r>
      <w:r w:rsidR="00DD35C7">
        <w:t xml:space="preserve">crash events will have spatial and temporal dependence, where crashes occurring close in time and space are likely to </w:t>
      </w:r>
      <w:r w:rsidR="001E14D8">
        <w:t>share effects not otherwise captured in the data</w:t>
      </w:r>
      <w:r w:rsidR="00044C45">
        <w:t>, which may introduce bias in model estimates</w:t>
      </w:r>
      <w:r w:rsidR="00DD35C7">
        <w:t xml:space="preserve"> </w:t>
      </w:r>
      <w:r w:rsidR="00DD35C7">
        <w:fldChar w:fldCharType="begin"/>
      </w:r>
      <w:r w:rsidR="00DD35C7">
        <w:instrText xml:space="preserve"> ADDIN ZOTERO_ITEM CSL_CITATION {"citationID":"oLo2vJUq","properties":{"formattedCitation":"(Savolainen {\\i{}et al.}, 2011)","plainCitation":"(Savolainen et al., 2011)","noteIndex":0},"citationItems":[{"id":4745,"uris":["http://zotero.org/users/10222370/items/L7LZBDFX"],"itemData":{"id":4745,"type":"article-journal","abstract":"Reducing the severity of injuries resulting from motor-vehicle crashes has long been a primary emphasis of highway agencies and motor-vehicle manufacturers. While progress can be simply measured by the reduction in injury levels over time, insights into the effectiveness of injury-reduction technologies, policies, and regulations require a more detailed empirical assessment of the complex interactions that vehicle, roadway, and human factors have on resulting crash-injury severities. Over the years, researchers have used a wide range of methodological tools to assess the impact of such factors on disaggregate-level injury-severity data, and recent methodological advances have enabled the development of sophisticated models capable of more precisely determining the influence of these factors. This paper summarizes the evolution of research and current thinking as it relates to the statistical analysis of motor-vehicle injury severities, and provides a discussion of future methodological directions.","container-title":"Accident Analysis &amp; Prevention","DOI":"10.1016/j.aap.2011.03.025","ISSN":"0001-4575","issue":"5","journalAbbreviation":"Accident Analysis &amp; Prevention","language":"en","page":"1666-1676","source":"ScienceDirect","title":"The statistical analysis of highway crash-injury severities: A review and assessment of methodological alternatives","title-short":"The statistical analysis of highway crash-injury severities","volume":"43","author":[{"family":"Savolainen","given":"Peter T."},{"family":"Mannering","given":"Fred L."},{"family":"Lord","given":"Dominique"},{"family":"Quddus","given":"Mohammed A."}],"issued":{"date-parts":[["2011",9,1]]},"citation-key":"savolainenStatisticalAnalysisHighway2011"}}],"schema":"https://github.com/citation-style-language/schema/raw/master/csl-citation.json"} </w:instrText>
      </w:r>
      <w:r w:rsidR="00DD35C7">
        <w:fldChar w:fldCharType="separate"/>
      </w:r>
      <w:r w:rsidR="00DD35C7" w:rsidRPr="00DD35C7">
        <w:rPr>
          <w:rFonts w:ascii="Arial" w:hAnsi="Arial" w:cs="Arial"/>
          <w:szCs w:val="24"/>
        </w:rPr>
        <w:t xml:space="preserve">(Savolainen </w:t>
      </w:r>
      <w:r w:rsidR="00DD35C7" w:rsidRPr="00DD35C7">
        <w:rPr>
          <w:rFonts w:ascii="Arial" w:hAnsi="Arial" w:cs="Arial"/>
          <w:i/>
          <w:iCs/>
          <w:szCs w:val="24"/>
        </w:rPr>
        <w:t>et al.</w:t>
      </w:r>
      <w:r w:rsidR="00DD35C7" w:rsidRPr="00DD35C7">
        <w:rPr>
          <w:rFonts w:ascii="Arial" w:hAnsi="Arial" w:cs="Arial"/>
          <w:szCs w:val="24"/>
        </w:rPr>
        <w:t>, 2011)</w:t>
      </w:r>
      <w:r w:rsidR="00DD35C7">
        <w:fldChar w:fldCharType="end"/>
      </w:r>
      <w:r w:rsidR="00DD35C7">
        <w:t xml:space="preserve">. </w:t>
      </w:r>
      <w:r w:rsidR="00A15638">
        <w:t>Therefore,</w:t>
      </w:r>
      <w:r w:rsidR="00592467">
        <w:t xml:space="preserve"> the aim of this study is to </w:t>
      </w:r>
      <w:r w:rsidR="007D61B6">
        <w:t xml:space="preserve">develop a reproducible python workflow that </w:t>
      </w:r>
      <w:r w:rsidR="00592467">
        <w:t>evaluate</w:t>
      </w:r>
      <w:r w:rsidR="007D61B6">
        <w:t>s</w:t>
      </w:r>
      <w:r w:rsidR="00592467">
        <w:t xml:space="preserve"> the effectiveness of ensemble </w:t>
      </w:r>
      <w:r w:rsidR="00386EB2">
        <w:t>ML models</w:t>
      </w:r>
      <w:r w:rsidR="0075676A">
        <w:t xml:space="preserve"> in a New Zealand </w:t>
      </w:r>
      <w:r w:rsidR="007D61B6">
        <w:t>context and quantifies the impact of class imbalance on performance.</w:t>
      </w:r>
    </w:p>
    <w:p w14:paraId="10CFC0B0" w14:textId="77777777" w:rsidR="008B4426" w:rsidRDefault="008B4426" w:rsidP="00D81A18"/>
    <w:p w14:paraId="3CD10F41" w14:textId="53CF8031" w:rsidR="00F6509A" w:rsidRDefault="00F6509A" w:rsidP="00A317D8">
      <w:pPr>
        <w:pStyle w:val="Heading3"/>
      </w:pPr>
      <w:r w:rsidRPr="00F6509A">
        <w:t>Research Question</w:t>
      </w:r>
    </w:p>
    <w:p w14:paraId="3D0183F2" w14:textId="62BCB71D" w:rsidR="00F6509A" w:rsidRDefault="005C5CD1" w:rsidP="0075676A">
      <w:pPr>
        <w:pStyle w:val="ListParagraph"/>
        <w:numPr>
          <w:ilvl w:val="0"/>
          <w:numId w:val="13"/>
        </w:numPr>
      </w:pPr>
      <w:r>
        <w:t>How effectively can road and environmental factors predict vehicle crash severity?</w:t>
      </w:r>
    </w:p>
    <w:p w14:paraId="16B360C7" w14:textId="6E033FCA" w:rsidR="0075676A" w:rsidRDefault="0075676A" w:rsidP="0075676A">
      <w:pPr>
        <w:pStyle w:val="ListParagraph"/>
        <w:numPr>
          <w:ilvl w:val="0"/>
          <w:numId w:val="13"/>
        </w:numPr>
      </w:pPr>
      <w:r>
        <w:t xml:space="preserve">Of these factors, which have the greatest influence on the prediction performance? </w:t>
      </w:r>
    </w:p>
    <w:p w14:paraId="116AEF5F" w14:textId="77777777" w:rsidR="00F6509A" w:rsidRDefault="00F6509A" w:rsidP="00D81A18"/>
    <w:p w14:paraId="0897B1E2" w14:textId="59A96D35" w:rsidR="00F6509A" w:rsidRDefault="00F6509A" w:rsidP="00A317D8">
      <w:pPr>
        <w:pStyle w:val="Heading3"/>
      </w:pPr>
      <w:r w:rsidRPr="00F6509A">
        <w:t>Methodology</w:t>
      </w:r>
    </w:p>
    <w:p w14:paraId="1DAD13DB" w14:textId="05BD2C3C" w:rsidR="00F6509A" w:rsidRDefault="00883F58" w:rsidP="00D81A18">
      <w:r>
        <w:t xml:space="preserve">Data for this analysis are drawn from the New Zealand Transport Agency’s Crash Analysis System (CAS), which contains a record of all </w:t>
      </w:r>
      <w:r w:rsidR="00A8421F">
        <w:t xml:space="preserve">police-reported traffic crashes on New Zealand roadways from </w:t>
      </w:r>
      <w:r w:rsidR="00796F61">
        <w:t>1</w:t>
      </w:r>
      <w:r w:rsidR="00796F61" w:rsidRPr="00796F61">
        <w:rPr>
          <w:vertAlign w:val="superscript"/>
        </w:rPr>
        <w:t>st</w:t>
      </w:r>
      <w:r w:rsidR="00796F61">
        <w:t xml:space="preserve"> January 2000 </w:t>
      </w:r>
      <w:r w:rsidR="00796F61">
        <w:fldChar w:fldCharType="begin"/>
      </w:r>
      <w:r w:rsidR="00796F61">
        <w:instrText xml:space="preserve"> ADDIN ZOTERO_ITEM CSL_CITATION {"citationID":"pw20BCa2","properties":{"formattedCitation":"(Waka Kotahi NZ Transport Agency, 2023)","plainCitation":"(Waka Kotahi NZ Transport Agency, 2023)","noteIndex":0},"citationItems":[{"id":4845,"uris":["http://zotero.org/users/10222370/items/84EMHRFF"],"itemData":{"id":4845,"type":"webpage","language":"en-us","title":"Crash Analysis System (CAS) Open Data","URL":"https://opendata-nzta.opendata.arcgis.com/search?tags=CAS","author":[{"literal":"Waka Kotahi NZ Transport Agency"}],"accessed":{"date-parts":[["2023",4,20]]},"issued":{"date-parts":[["2023"]]},"citation-key":"wakakotahinztransportagencyCrashAnalysisSystem2023"}}],"schema":"https://github.com/citation-style-language/schema/raw/master/csl-citation.json"} </w:instrText>
      </w:r>
      <w:r w:rsidR="00796F61">
        <w:fldChar w:fldCharType="separate"/>
      </w:r>
      <w:r w:rsidR="00796F61" w:rsidRPr="00796F61">
        <w:rPr>
          <w:rFonts w:ascii="Arial" w:hAnsi="Arial" w:cs="Arial"/>
        </w:rPr>
        <w:t>(Waka Kotahi NZ Transport Agency, 2023)</w:t>
      </w:r>
      <w:r w:rsidR="00796F61">
        <w:fldChar w:fldCharType="end"/>
      </w:r>
      <w:r w:rsidR="00796F61">
        <w:t xml:space="preserve">. </w:t>
      </w:r>
      <w:r w:rsidR="00CC465A">
        <w:t xml:space="preserve">There are over 70 features captured in the dataset, which can be broken down into road factors (such as number of lanes and speed limit), environmental factors (such as location, weather, and conditions), and crash outcomes (such as objects hit, vehicles involved, and injury severity). </w:t>
      </w:r>
    </w:p>
    <w:p w14:paraId="4A507704" w14:textId="7626949E" w:rsidR="00105027" w:rsidRDefault="00AF725C" w:rsidP="00D81A18">
      <w:r>
        <w:t xml:space="preserve">Two ensemble classification methods, Random Forest </w:t>
      </w:r>
      <w:r w:rsidR="00105027">
        <w:t xml:space="preserve">(RF) </w:t>
      </w:r>
      <w:r>
        <w:t xml:space="preserve">and </w:t>
      </w:r>
      <w:r w:rsidR="00105027">
        <w:t>Adaptive</w:t>
      </w:r>
      <w:r>
        <w:t xml:space="preserve"> Boosting</w:t>
      </w:r>
      <w:r w:rsidR="00105027">
        <w:t xml:space="preserve"> (AdaBoost)</w:t>
      </w:r>
      <w:r>
        <w:t xml:space="preserve">, </w:t>
      </w:r>
      <w:r w:rsidR="00105027">
        <w:t>were</w:t>
      </w:r>
      <w:r>
        <w:t xml:space="preserve"> fitted to </w:t>
      </w:r>
      <w:r w:rsidR="000A403E">
        <w:t xml:space="preserve">a training subset of the </w:t>
      </w:r>
      <w:r>
        <w:t xml:space="preserve">data and </w:t>
      </w:r>
      <w:r w:rsidR="000A403E">
        <w:t xml:space="preserve">performance evaluated against a separate testing set. Numeric features </w:t>
      </w:r>
      <w:r w:rsidR="00105027">
        <w:t>were</w:t>
      </w:r>
      <w:r w:rsidR="000A403E">
        <w:t xml:space="preserve"> </w:t>
      </w:r>
      <w:r w:rsidR="00486C3F">
        <w:t>scaled,</w:t>
      </w:r>
      <w:r w:rsidR="000A403E">
        <w:t xml:space="preserve"> </w:t>
      </w:r>
      <w:r w:rsidR="00486C3F">
        <w:t xml:space="preserve">and one-hot encoding used to prepare categorical features for analysis. Default models </w:t>
      </w:r>
      <w:r w:rsidR="00105027">
        <w:t>were</w:t>
      </w:r>
      <w:r w:rsidR="00486C3F">
        <w:t xml:space="preserve"> compared with balanced estimators </w:t>
      </w:r>
      <w:r w:rsidR="00105027">
        <w:t>which use random under sampling</w:t>
      </w:r>
      <w:r w:rsidR="000A403E">
        <w:t xml:space="preserve"> to</w:t>
      </w:r>
      <w:r w:rsidR="00486C3F">
        <w:t xml:space="preserve"> account for the class imbalance. </w:t>
      </w:r>
      <w:r w:rsidR="00105027">
        <w:t>Moran’s I was used to assess for the presence of spatial autocorrelation in the dataset, and a</w:t>
      </w:r>
      <w:r w:rsidR="00105027">
        <w:t xml:space="preserve"> spatial dependence </w:t>
      </w:r>
      <w:r w:rsidR="00105027">
        <w:t>feature added to the model.</w:t>
      </w:r>
      <w:r w:rsidR="00105027">
        <w:t xml:space="preserve"> </w:t>
      </w:r>
      <w:r w:rsidR="00105027">
        <w:t xml:space="preserve">Lastly, permutation feature importance was used to identify which input features exhibited the strongest influence on model prediction. </w:t>
      </w:r>
    </w:p>
    <w:p w14:paraId="11FAB2C8" w14:textId="77777777" w:rsidR="005C5CD1" w:rsidRDefault="005C5CD1" w:rsidP="00D81A18"/>
    <w:p w14:paraId="3541A6DF" w14:textId="1F7BB707" w:rsidR="005C5CD1" w:rsidRDefault="005C5CD1" w:rsidP="00A317D8">
      <w:pPr>
        <w:pStyle w:val="Heading3"/>
      </w:pPr>
      <w:r>
        <w:t>Results</w:t>
      </w:r>
    </w:p>
    <w:p w14:paraId="10EA7656" w14:textId="77777777" w:rsidR="00A317D8" w:rsidRDefault="00A317D8" w:rsidP="00A317D8">
      <w:pPr>
        <w:pStyle w:val="Heading4"/>
        <w:shd w:val="clear" w:color="auto" w:fill="FFFFFF"/>
        <w:rPr>
          <w:rFonts w:ascii="Segoe UI" w:hAnsi="Segoe UI" w:cs="Segoe UI"/>
        </w:rPr>
      </w:pPr>
      <w:r>
        <w:rPr>
          <w:rFonts w:ascii="Segoe UI" w:hAnsi="Segoe UI" w:cs="Segoe UI"/>
        </w:rPr>
        <w:t>Read data</w:t>
      </w:r>
    </w:p>
    <w:p w14:paraId="0DCA8176" w14:textId="77777777" w:rsidR="00A317D8" w:rsidRDefault="00A317D8" w:rsidP="00A317D8">
      <w:r>
        <w:t>The CSV file is read in as a pandas data frame, and columns changed to the appropriate data types.</w:t>
      </w:r>
    </w:p>
    <w:p w14:paraId="27A38655" w14:textId="77777777" w:rsidR="00A317D8" w:rsidRDefault="00A317D8" w:rsidP="00A317D8">
      <w:pPr>
        <w:pStyle w:val="Heading4"/>
        <w:shd w:val="clear" w:color="auto" w:fill="FFFFFF"/>
        <w:rPr>
          <w:rFonts w:ascii="Segoe UI" w:hAnsi="Segoe UI" w:cs="Segoe UI"/>
        </w:rPr>
      </w:pPr>
      <w:r>
        <w:rPr>
          <w:rFonts w:ascii="Segoe UI" w:hAnsi="Segoe UI" w:cs="Segoe UI"/>
        </w:rPr>
        <w:t>Clean missing data</w:t>
      </w:r>
    </w:p>
    <w:p w14:paraId="4765459E" w14:textId="77777777" w:rsidR="00A317D8" w:rsidRDefault="00A317D8" w:rsidP="00A317D8">
      <w:r>
        <w:t>The table below shows the default data type of imported columns, and a count of non-null values for each column. There are 807,933 observations (rows) in the dataset, and 72 features (columns).</w:t>
      </w:r>
    </w:p>
    <w:p w14:paraId="5EB2FBEE" w14:textId="2E129AA8" w:rsidR="00A317D8" w:rsidRDefault="00A317D8" w:rsidP="00A317D8">
      <w:r>
        <w:t>Of these, 7 have a very high proportion of missing data (&gt;90% of observations) - they are `</w:t>
      </w:r>
      <w:proofErr w:type="spellStart"/>
      <w:r>
        <w:t>advisorySpeed</w:t>
      </w:r>
      <w:proofErr w:type="spellEnd"/>
      <w:r>
        <w:t>`, `</w:t>
      </w:r>
      <w:proofErr w:type="spellStart"/>
      <w:r>
        <w:t>crashRoadSideRoad</w:t>
      </w:r>
      <w:proofErr w:type="spellEnd"/>
      <w:r>
        <w:t>`, `holiday`, `intersection`, `pedestrian`, `</w:t>
      </w:r>
      <w:proofErr w:type="spellStart"/>
      <w:r>
        <w:t>temporarySpeedLimit</w:t>
      </w:r>
      <w:proofErr w:type="spellEnd"/>
      <w:r>
        <w:t>`, and `</w:t>
      </w:r>
      <w:proofErr w:type="spellStart"/>
      <w:r>
        <w:t>weatherB</w:t>
      </w:r>
      <w:proofErr w:type="spellEnd"/>
      <w:r>
        <w:t>`. Through background reading of the</w:t>
      </w:r>
      <w:r w:rsidR="00A77AE8">
        <w:t xml:space="preserve"> metadata, </w:t>
      </w:r>
      <w:r>
        <w:t>and investigation of the data, it can be seen that these columns contain a mix of true missing data and incorrectly coded real data. For example, `pedestrian` is defined as a "\[d\]</w:t>
      </w:r>
      <w:proofErr w:type="spellStart"/>
      <w:r>
        <w:t>erived</w:t>
      </w:r>
      <w:proofErr w:type="spellEnd"/>
      <w:r>
        <w:t xml:space="preserve"> variable to indicate how many pedestrians were involved in the crash. This includes pedestrians on skateboards, scooters and wheelchairs." However, non-missing values for `pedestrian` range from \[1,6\], meaning that no crash events have a value of '0' recorded. It is reasonable to assume that crashes with a null value for `pedestrian` actually represent events where no pedestrians were involved, as opposed to events where the number of pedestrians involved were not known or not recorded. Similarly, `holiday` only records an entry if the event falls into one of the four categories of Christmas/New Year, Easter, Labour Weekend, or Queens Birthday. Missing data in this column therefore likely represent events that occurred outside of these holiday dates. </w:t>
      </w:r>
    </w:p>
    <w:p w14:paraId="738232FE" w14:textId="0A9A8DDD" w:rsidR="00A317D8" w:rsidRDefault="00A317D8" w:rsidP="00A317D8">
      <w:r>
        <w:t>However, the columns `</w:t>
      </w:r>
      <w:proofErr w:type="spellStart"/>
      <w:r>
        <w:t>crashRoadSideRoad</w:t>
      </w:r>
      <w:proofErr w:type="spellEnd"/>
      <w:r>
        <w:t>` and `intersection` are missing all data, and these were removed from the analysis. For `</w:t>
      </w:r>
      <w:proofErr w:type="spellStart"/>
      <w:r>
        <w:t>weatherB</w:t>
      </w:r>
      <w:proofErr w:type="spellEnd"/>
      <w:r>
        <w:t xml:space="preserve">`, the observed possible values of </w:t>
      </w:r>
      <w:r>
        <w:lastRenderedPageBreak/>
        <w:t xml:space="preserve">'Strong Wind', 'Frost', 'None' or missing do not align with the metadata description (where values are stated as 'Strong Wind', 'Frost' or 'Unknown'). Due to the ambiguity between 'None' and missing data, this column has been removed. </w:t>
      </w:r>
    </w:p>
    <w:p w14:paraId="2F20CCCA" w14:textId="4B11F2C0" w:rsidR="00A317D8" w:rsidRDefault="00A317D8" w:rsidP="00A317D8">
      <w:r>
        <w:t>For `</w:t>
      </w:r>
      <w:proofErr w:type="spellStart"/>
      <w:r>
        <w:t>temporarySpeedLimit</w:t>
      </w:r>
      <w:proofErr w:type="spellEnd"/>
      <w:r>
        <w:t>` and `</w:t>
      </w:r>
      <w:proofErr w:type="spellStart"/>
      <w:r>
        <w:t>advisorySpeed</w:t>
      </w:r>
      <w:proofErr w:type="spellEnd"/>
      <w:r>
        <w:t xml:space="preserve">`, missing data represents a true absence - in these cases, no temporary or advisory speed limit was in effect at the time and location of the crash event. Due to the low proportion of observations with a temporary or advisory speed limit in effect, these fields have been converted to </w:t>
      </w:r>
      <w:proofErr w:type="spellStart"/>
      <w:r>
        <w:t>boolean</w:t>
      </w:r>
      <w:proofErr w:type="spellEnd"/>
      <w:r>
        <w:t xml:space="preserve"> - where a present limit is True and no limit classed as False.</w:t>
      </w:r>
    </w:p>
    <w:p w14:paraId="7851C5E4" w14:textId="185D36F4" w:rsidR="00A317D8" w:rsidRDefault="00A317D8" w:rsidP="00A317D8">
      <w:r>
        <w:t>Finally, free-text columns have been removed as these will not be useful in the ML model, as well as a series of redundant fields where the information is contained in another variable. These are `OBJECTID`, `</w:t>
      </w:r>
      <w:proofErr w:type="spellStart"/>
      <w:r>
        <w:t>areaUnitID</w:t>
      </w:r>
      <w:proofErr w:type="spellEnd"/>
      <w:r>
        <w:t>`, `</w:t>
      </w:r>
      <w:proofErr w:type="spellStart"/>
      <w:r>
        <w:t>crashDirectionDescription</w:t>
      </w:r>
      <w:proofErr w:type="spellEnd"/>
      <w:r>
        <w:t>`, `</w:t>
      </w:r>
      <w:proofErr w:type="spellStart"/>
      <w:r>
        <w:t>crashFinancialYear</w:t>
      </w:r>
      <w:proofErr w:type="spellEnd"/>
      <w:r>
        <w:t>`, `crashLocation1`, `crashLocation2`, `</w:t>
      </w:r>
      <w:proofErr w:type="spellStart"/>
      <w:r>
        <w:t>crashFinancialYear</w:t>
      </w:r>
      <w:proofErr w:type="spellEnd"/>
      <w:r>
        <w:t>`, `</w:t>
      </w:r>
      <w:proofErr w:type="spellStart"/>
      <w:r>
        <w:t>meshblockId</w:t>
      </w:r>
      <w:proofErr w:type="spellEnd"/>
      <w:r>
        <w:t>`, `</w:t>
      </w:r>
      <w:proofErr w:type="spellStart"/>
      <w:r>
        <w:t>tlaName</w:t>
      </w:r>
      <w:proofErr w:type="spellEnd"/>
      <w:r>
        <w:t>` and `</w:t>
      </w:r>
      <w:proofErr w:type="spellStart"/>
      <w:r>
        <w:t>tlaId</w:t>
      </w:r>
      <w:proofErr w:type="spellEnd"/>
      <w:r>
        <w:t>`.</w:t>
      </w:r>
    </w:p>
    <w:p w14:paraId="1B95B901" w14:textId="5C98001B" w:rsidR="00A317D8" w:rsidRDefault="00A317D8" w:rsidP="00D81A18">
      <w:r w:rsidRPr="00A317D8">
        <w:t>A second subset of 23 columns have a non-null count of 325,939, meaning they are missing data for approximately 60% of observations. These are `bridge`, `</w:t>
      </w:r>
      <w:proofErr w:type="spellStart"/>
      <w:r w:rsidRPr="00A317D8">
        <w:t>cliffBank</w:t>
      </w:r>
      <w:proofErr w:type="spellEnd"/>
      <w:r w:rsidRPr="00A317D8">
        <w:t>`, `debris`, `ditch`, `fence`, `</w:t>
      </w:r>
      <w:proofErr w:type="spellStart"/>
      <w:r w:rsidRPr="00A317D8">
        <w:t>guardRail</w:t>
      </w:r>
      <w:proofErr w:type="spellEnd"/>
      <w:r w:rsidRPr="00A317D8">
        <w:t>`, `</w:t>
      </w:r>
      <w:proofErr w:type="spellStart"/>
      <w:r w:rsidRPr="00A317D8">
        <w:t>houseOrBuilding</w:t>
      </w:r>
      <w:proofErr w:type="spellEnd"/>
      <w:r w:rsidRPr="00A317D8">
        <w:t>`, `kerb`, `</w:t>
      </w:r>
      <w:proofErr w:type="spellStart"/>
      <w:r w:rsidRPr="00A317D8">
        <w:t>objectThrownOrDropped</w:t>
      </w:r>
      <w:proofErr w:type="spellEnd"/>
      <w:r w:rsidRPr="00A317D8">
        <w:t>`, `</w:t>
      </w:r>
      <w:proofErr w:type="spellStart"/>
      <w:r w:rsidRPr="00A317D8">
        <w:t>otherObject</w:t>
      </w:r>
      <w:proofErr w:type="spellEnd"/>
      <w:r w:rsidRPr="00A317D8">
        <w:t>`, `</w:t>
      </w:r>
      <w:proofErr w:type="spellStart"/>
      <w:r w:rsidRPr="00A317D8">
        <w:t>overBank</w:t>
      </w:r>
      <w:proofErr w:type="spellEnd"/>
      <w:r w:rsidRPr="00A317D8">
        <w:t>`, `</w:t>
      </w:r>
      <w:proofErr w:type="spellStart"/>
      <w:r w:rsidRPr="00A317D8">
        <w:t>parkedVehicle</w:t>
      </w:r>
      <w:proofErr w:type="spellEnd"/>
      <w:r w:rsidRPr="00A317D8">
        <w:t>`, `</w:t>
      </w:r>
      <w:proofErr w:type="spellStart"/>
      <w:r w:rsidRPr="00A317D8">
        <w:t>phoneBoxEtc</w:t>
      </w:r>
      <w:proofErr w:type="spellEnd"/>
      <w:r w:rsidRPr="00A317D8">
        <w:t>`, `</w:t>
      </w:r>
      <w:proofErr w:type="spellStart"/>
      <w:r w:rsidRPr="00A317D8">
        <w:t>postOrPole</w:t>
      </w:r>
      <w:proofErr w:type="spellEnd"/>
      <w:r w:rsidRPr="00A317D8">
        <w:t>`, `roadworks`, `</w:t>
      </w:r>
      <w:proofErr w:type="spellStart"/>
      <w:r w:rsidRPr="00A317D8">
        <w:t>slipOrFlood</w:t>
      </w:r>
      <w:proofErr w:type="spellEnd"/>
      <w:r w:rsidRPr="00A317D8">
        <w:t>`, `</w:t>
      </w:r>
      <w:proofErr w:type="spellStart"/>
      <w:r w:rsidRPr="00A317D8">
        <w:t>strayAnimal</w:t>
      </w:r>
      <w:proofErr w:type="spellEnd"/>
      <w:r w:rsidRPr="00A317D8">
        <w:t>`, `</w:t>
      </w:r>
      <w:proofErr w:type="spellStart"/>
      <w:r w:rsidRPr="00A317D8">
        <w:t>trafficIsland</w:t>
      </w:r>
      <w:proofErr w:type="spellEnd"/>
      <w:r w:rsidRPr="00A317D8">
        <w:t>`, `</w:t>
      </w:r>
      <w:proofErr w:type="spellStart"/>
      <w:r w:rsidRPr="00A317D8">
        <w:t>trafficSign</w:t>
      </w:r>
      <w:proofErr w:type="spellEnd"/>
      <w:r w:rsidRPr="00A317D8">
        <w:t>`, `train`, `tree`, `vehicle`, and `</w:t>
      </w:r>
      <w:proofErr w:type="spellStart"/>
      <w:r w:rsidRPr="00A317D8">
        <w:t>waterRiver</w:t>
      </w:r>
      <w:proofErr w:type="spellEnd"/>
      <w:r w:rsidRPr="00A317D8">
        <w:t>`. These columns all collect data on the number of objects of *type* that were struck in the crash, and are systematically either present or missing. Because of the large set of columns in this group, a subset of the dataframe has been created which keeps these columns but removes observations where they have missing data.</w:t>
      </w:r>
    </w:p>
    <w:p w14:paraId="601466A7" w14:textId="2195D309" w:rsidR="00A317D8" w:rsidRDefault="00A317D8" w:rsidP="00D81A18">
      <w:r w:rsidRPr="00A317D8">
        <w:t xml:space="preserve">After removing unnecessary columns and creating the </w:t>
      </w:r>
      <w:proofErr w:type="spellStart"/>
      <w:r w:rsidRPr="00A317D8">
        <w:t>ColumnSetB</w:t>
      </w:r>
      <w:proofErr w:type="spellEnd"/>
      <w:r w:rsidRPr="00A317D8">
        <w:t xml:space="preserve"> subset of the dataframe, the data is checked for any remaining missing values.</w:t>
      </w:r>
    </w:p>
    <w:p w14:paraId="6D86B748" w14:textId="6DBDD2B7" w:rsidR="00A317D8" w:rsidRDefault="00A317D8" w:rsidP="00D81A18">
      <w:r w:rsidRPr="00A317D8">
        <w:t>The missing values in these columns all represent a very small percentage (&lt;0.05%) of the total observations. Therefore, these observations have been removed.</w:t>
      </w:r>
    </w:p>
    <w:p w14:paraId="57A4BF93" w14:textId="77777777" w:rsidR="00A317D8" w:rsidRDefault="00A317D8" w:rsidP="00A317D8">
      <w:pPr>
        <w:pStyle w:val="Heading4"/>
        <w:shd w:val="clear" w:color="auto" w:fill="FFFFFF"/>
        <w:rPr>
          <w:rFonts w:ascii="Segoe UI" w:hAnsi="Segoe UI" w:cs="Segoe UI"/>
        </w:rPr>
      </w:pPr>
      <w:r>
        <w:rPr>
          <w:rFonts w:ascii="Segoe UI" w:hAnsi="Segoe UI" w:cs="Segoe UI"/>
        </w:rPr>
        <w:t>Dependent variable</w:t>
      </w:r>
    </w:p>
    <w:p w14:paraId="4E79A920" w14:textId="77777777" w:rsidR="00DE0D4E" w:rsidRPr="00DE0D4E" w:rsidRDefault="00DE0D4E" w:rsidP="00DE0D4E">
      <w:pPr>
        <w:rPr>
          <w:rFonts w:eastAsia="Times New Roman"/>
          <w:lang w:eastAsia="en-GB"/>
        </w:rPr>
      </w:pPr>
      <w:r w:rsidRPr="00DE0D4E">
        <w:rPr>
          <w:rFonts w:eastAsia="Times New Roman"/>
          <w:lang w:eastAsia="en-GB"/>
        </w:rPr>
        <w:t>The outcome variable of interest for this study is the crash severity, which is measured by four variables:</w:t>
      </w:r>
    </w:p>
    <w:p w14:paraId="2C5A0512" w14:textId="77777777" w:rsidR="00DE0D4E" w:rsidRPr="00DE0D4E" w:rsidRDefault="00DE0D4E" w:rsidP="00DE0D4E">
      <w:pPr>
        <w:pStyle w:val="ListParagraph"/>
        <w:numPr>
          <w:ilvl w:val="0"/>
          <w:numId w:val="16"/>
        </w:numPr>
        <w:rPr>
          <w:rFonts w:eastAsia="Times New Roman"/>
          <w:lang w:eastAsia="en-GB"/>
        </w:rPr>
      </w:pPr>
      <w:proofErr w:type="spellStart"/>
      <w:r w:rsidRPr="00DE0D4E">
        <w:rPr>
          <w:rFonts w:ascii="var(--jp-code-font-family)" w:eastAsia="Times New Roman" w:hAnsi="var(--jp-code-font-family)" w:cs="Courier New"/>
          <w:sz w:val="20"/>
          <w:szCs w:val="20"/>
          <w:bdr w:val="none" w:sz="0" w:space="0" w:color="auto" w:frame="1"/>
          <w:lang w:eastAsia="en-GB"/>
        </w:rPr>
        <w:t>crashSeverity</w:t>
      </w:r>
      <w:proofErr w:type="spellEnd"/>
      <w:r w:rsidRPr="00DE0D4E">
        <w:rPr>
          <w:rFonts w:eastAsia="Times New Roman"/>
          <w:lang w:eastAsia="en-GB"/>
        </w:rPr>
        <w:t>: categorised as Non-injury Crash, Minor Crash, Serious Crash, or Fatal Crash</w:t>
      </w:r>
    </w:p>
    <w:p w14:paraId="14815237" w14:textId="77777777" w:rsidR="00DE0D4E" w:rsidRPr="00DE0D4E" w:rsidRDefault="00DE0D4E" w:rsidP="00DE0D4E">
      <w:pPr>
        <w:pStyle w:val="ListParagraph"/>
        <w:numPr>
          <w:ilvl w:val="0"/>
          <w:numId w:val="16"/>
        </w:numPr>
        <w:rPr>
          <w:rFonts w:eastAsia="Times New Roman"/>
          <w:lang w:eastAsia="en-GB"/>
        </w:rPr>
      </w:pPr>
      <w:proofErr w:type="spellStart"/>
      <w:r w:rsidRPr="00DE0D4E">
        <w:rPr>
          <w:rFonts w:ascii="var(--jp-code-font-family)" w:eastAsia="Times New Roman" w:hAnsi="var(--jp-code-font-family)" w:cs="Courier New"/>
          <w:sz w:val="20"/>
          <w:szCs w:val="20"/>
          <w:bdr w:val="none" w:sz="0" w:space="0" w:color="auto" w:frame="1"/>
          <w:lang w:eastAsia="en-GB"/>
        </w:rPr>
        <w:t>seriousInjuryCount</w:t>
      </w:r>
      <w:proofErr w:type="spellEnd"/>
      <w:r w:rsidRPr="00DE0D4E">
        <w:rPr>
          <w:rFonts w:eastAsia="Times New Roman"/>
          <w:lang w:eastAsia="en-GB"/>
        </w:rPr>
        <w:t>: count of the serious injuries associated with this crash</w:t>
      </w:r>
    </w:p>
    <w:p w14:paraId="403BD72E" w14:textId="77777777" w:rsidR="00DE0D4E" w:rsidRPr="00DE0D4E" w:rsidRDefault="00DE0D4E" w:rsidP="00DE0D4E">
      <w:pPr>
        <w:pStyle w:val="ListParagraph"/>
        <w:numPr>
          <w:ilvl w:val="0"/>
          <w:numId w:val="16"/>
        </w:numPr>
        <w:rPr>
          <w:rFonts w:eastAsia="Times New Roman"/>
          <w:lang w:eastAsia="en-GB"/>
        </w:rPr>
      </w:pPr>
      <w:proofErr w:type="spellStart"/>
      <w:r w:rsidRPr="00DE0D4E">
        <w:rPr>
          <w:rFonts w:ascii="var(--jp-code-font-family)" w:eastAsia="Times New Roman" w:hAnsi="var(--jp-code-font-family)" w:cs="Courier New"/>
          <w:sz w:val="20"/>
          <w:szCs w:val="20"/>
          <w:bdr w:val="none" w:sz="0" w:space="0" w:color="auto" w:frame="1"/>
          <w:lang w:eastAsia="en-GB"/>
        </w:rPr>
        <w:t>fatalCount</w:t>
      </w:r>
      <w:proofErr w:type="spellEnd"/>
      <w:r w:rsidRPr="00DE0D4E">
        <w:rPr>
          <w:rFonts w:eastAsia="Times New Roman"/>
          <w:lang w:eastAsia="en-GB"/>
        </w:rPr>
        <w:t>: count of the fatal casualties associated with this crash</w:t>
      </w:r>
    </w:p>
    <w:p w14:paraId="52BAD953" w14:textId="77777777" w:rsidR="00DE0D4E" w:rsidRPr="00DE0D4E" w:rsidRDefault="00DE0D4E" w:rsidP="00DE0D4E">
      <w:pPr>
        <w:pStyle w:val="ListParagraph"/>
        <w:numPr>
          <w:ilvl w:val="0"/>
          <w:numId w:val="16"/>
        </w:numPr>
        <w:rPr>
          <w:rFonts w:eastAsia="Times New Roman"/>
          <w:lang w:eastAsia="en-GB"/>
        </w:rPr>
      </w:pPr>
      <w:proofErr w:type="spellStart"/>
      <w:r w:rsidRPr="00DE0D4E">
        <w:rPr>
          <w:rFonts w:ascii="var(--jp-code-font-family)" w:eastAsia="Times New Roman" w:hAnsi="var(--jp-code-font-family)" w:cs="Courier New"/>
          <w:sz w:val="20"/>
          <w:szCs w:val="20"/>
          <w:bdr w:val="none" w:sz="0" w:space="0" w:color="auto" w:frame="1"/>
          <w:lang w:eastAsia="en-GB"/>
        </w:rPr>
        <w:t>minorInjuryCount</w:t>
      </w:r>
      <w:proofErr w:type="spellEnd"/>
      <w:r w:rsidRPr="00DE0D4E">
        <w:rPr>
          <w:rFonts w:eastAsia="Times New Roman"/>
          <w:lang w:eastAsia="en-GB"/>
        </w:rPr>
        <w:t>: count of the non-serious injuries associated with this crash</w:t>
      </w:r>
    </w:p>
    <w:p w14:paraId="65302848" w14:textId="77777777" w:rsidR="00DE0D4E" w:rsidRDefault="00DE0D4E" w:rsidP="00DE0D4E">
      <w:pPr>
        <w:rPr>
          <w:rFonts w:eastAsia="Times New Roman"/>
          <w:lang w:eastAsia="en-GB"/>
        </w:rPr>
      </w:pPr>
      <w:r w:rsidRPr="00DE0D4E">
        <w:rPr>
          <w:rFonts w:eastAsia="Times New Roman"/>
          <w:lang w:eastAsia="en-GB"/>
        </w:rPr>
        <w:t>As fatal count and injury count are all heavily skewed towards zero, crash severity category will be used as the main dependent variable for the ML model. Of the four crash severity categories, there is a comparatively very low count of fatal crashes. Therefore, 'Fatal Crash' and 'Serious Crash' have been combined into a single category for the analysis.</w:t>
      </w:r>
    </w:p>
    <w:p w14:paraId="554BAF5D" w14:textId="77777777" w:rsidR="00DE0D4E" w:rsidRPr="00DE0D4E" w:rsidRDefault="00DE0D4E" w:rsidP="00DE0D4E">
      <w:pPr>
        <w:rPr>
          <w:rFonts w:eastAsia="Times New Roman"/>
          <w:lang w:eastAsia="en-GB"/>
        </w:rPr>
      </w:pPr>
    </w:p>
    <w:p w14:paraId="09A38CE8" w14:textId="77777777" w:rsidR="00A317D8" w:rsidRDefault="00A317D8" w:rsidP="00A317D8">
      <w:pPr>
        <w:pStyle w:val="Heading4"/>
        <w:shd w:val="clear" w:color="auto" w:fill="FFFFFF"/>
        <w:rPr>
          <w:rFonts w:ascii="Segoe UI" w:hAnsi="Segoe UI" w:cs="Segoe UI"/>
        </w:rPr>
      </w:pPr>
      <w:r>
        <w:rPr>
          <w:rFonts w:ascii="Segoe UI" w:hAnsi="Segoe UI" w:cs="Segoe UI"/>
        </w:rPr>
        <w:t>Set data types</w:t>
      </w:r>
    </w:p>
    <w:p w14:paraId="6261588D" w14:textId="77777777" w:rsidR="00A317D8" w:rsidRDefault="00A317D8" w:rsidP="00A317D8">
      <w:r>
        <w:t>Several columns in the dataset represent categorical data, where the input has been coded to one value out of a specific set - for example, the local government region where the crash occurred. Categorical columns in the dataframe are set accordingly, and the levels for each category checked to ensure it matches the metadata provided.</w:t>
      </w:r>
    </w:p>
    <w:p w14:paraId="30C82D02" w14:textId="5A1DB6D4" w:rsidR="00A317D8" w:rsidRDefault="00A317D8" w:rsidP="00A317D8">
      <w:pPr>
        <w:rPr>
          <w:shd w:val="clear" w:color="auto" w:fill="FFFFFF"/>
        </w:rPr>
      </w:pPr>
      <w:r>
        <w:rPr>
          <w:shd w:val="clear" w:color="auto" w:fill="FFFFFF"/>
        </w:rPr>
        <w:lastRenderedPageBreak/>
        <w:t>See below for a summary table (Table 1) of each categorical column, broken down proportionally by category. Tables 2 &amp; 3 show the descriptive statistics for numeric variables, for column sets A and B, respectively.</w:t>
      </w:r>
    </w:p>
    <w:p w14:paraId="05E2D082" w14:textId="77777777" w:rsidR="00A77AE8" w:rsidRDefault="00A77AE8" w:rsidP="00A77AE8">
      <w:pPr>
        <w:pStyle w:val="Heading4"/>
        <w:shd w:val="clear" w:color="auto" w:fill="FFFFFF"/>
        <w:rPr>
          <w:rFonts w:ascii="Segoe UI" w:hAnsi="Segoe UI" w:cs="Segoe UI"/>
        </w:rPr>
      </w:pPr>
      <w:r>
        <w:rPr>
          <w:rFonts w:ascii="Segoe UI" w:hAnsi="Segoe UI" w:cs="Segoe UI"/>
        </w:rPr>
        <w:t>Spatial conversion</w:t>
      </w:r>
    </w:p>
    <w:p w14:paraId="6965B93B" w14:textId="77777777" w:rsidR="00A77AE8" w:rsidRDefault="00A77AE8" w:rsidP="00A77AE8">
      <w:r>
        <w:t xml:space="preserve">The pandas </w:t>
      </w:r>
      <w:proofErr w:type="spellStart"/>
      <w:r>
        <w:t>dataframe</w:t>
      </w:r>
      <w:proofErr w:type="spellEnd"/>
      <w:r>
        <w:t xml:space="preserve"> is converted into a </w:t>
      </w:r>
      <w:proofErr w:type="spellStart"/>
      <w:r>
        <w:t>geopandas</w:t>
      </w:r>
      <w:proofErr w:type="spellEnd"/>
      <w:r>
        <w:t xml:space="preserve"> </w:t>
      </w:r>
      <w:proofErr w:type="spellStart"/>
      <w:r>
        <w:t>geodataframe</w:t>
      </w:r>
      <w:proofErr w:type="spellEnd"/>
      <w:r>
        <w:t>, using the X/Y coordinates provided. These coordinates represent Easting/Northing values in the </w:t>
      </w:r>
      <w:hyperlink r:id="rId6" w:tgtFrame="_blank" w:history="1">
        <w:r>
          <w:rPr>
            <w:rStyle w:val="Hyperlink"/>
            <w:rFonts w:ascii="Segoe UI" w:hAnsi="Segoe UI" w:cs="Segoe UI"/>
            <w:sz w:val="21"/>
            <w:szCs w:val="21"/>
          </w:rPr>
          <w:t>NZTM2000</w:t>
        </w:r>
      </w:hyperlink>
      <w:r>
        <w:t> projection, which has the </w:t>
      </w:r>
      <w:hyperlink r:id="rId7" w:tgtFrame="_blank" w:history="1">
        <w:r>
          <w:rPr>
            <w:rStyle w:val="Hyperlink"/>
            <w:rFonts w:ascii="Segoe UI" w:hAnsi="Segoe UI" w:cs="Segoe UI"/>
            <w:sz w:val="21"/>
            <w:szCs w:val="21"/>
          </w:rPr>
          <w:t>EPSG code 2193</w:t>
        </w:r>
      </w:hyperlink>
      <w:r>
        <w:t xml:space="preserve">. The </w:t>
      </w:r>
      <w:proofErr w:type="spellStart"/>
      <w:r>
        <w:t>geodataframe</w:t>
      </w:r>
      <w:proofErr w:type="spellEnd"/>
      <w:r>
        <w:t xml:space="preserve"> is then plotted to confirm that the projection has been read as expected.</w:t>
      </w:r>
    </w:p>
    <w:p w14:paraId="7E7FFA80" w14:textId="77777777" w:rsidR="00A77AE8" w:rsidRDefault="00A77AE8" w:rsidP="00A77AE8">
      <w:r>
        <w:t>A spatial weights matrix is then generated using the </w:t>
      </w:r>
      <w:r>
        <w:rPr>
          <w:rStyle w:val="Emphasis"/>
          <w:rFonts w:ascii="Segoe UI" w:hAnsi="Segoe UI" w:cs="Segoe UI"/>
          <w:sz w:val="21"/>
          <w:szCs w:val="21"/>
        </w:rPr>
        <w:t>k</w:t>
      </w:r>
      <w:r>
        <w:t>-nearest neighbours (KNN) method, where </w:t>
      </w:r>
      <w:r>
        <w:rPr>
          <w:rStyle w:val="Emphasis"/>
          <w:rFonts w:ascii="Segoe UI" w:hAnsi="Segoe UI" w:cs="Segoe UI"/>
          <w:sz w:val="21"/>
          <w:szCs w:val="21"/>
        </w:rPr>
        <w:t>k</w:t>
      </w:r>
      <w:r>
        <w:t>=8, and the distance band method with a threshold of 100m. Global spatial autocorrelation is then calculated using the KNN weights to ensure no neighbourless points.</w:t>
      </w:r>
    </w:p>
    <w:p w14:paraId="5FCBE019" w14:textId="61CAF2A6" w:rsidR="00A77AE8" w:rsidRDefault="00A77AE8" w:rsidP="00A77AE8">
      <w:r>
        <w:t xml:space="preserve">The </w:t>
      </w:r>
      <w:r w:rsidR="00DE0D4E">
        <w:t>Moran</w:t>
      </w:r>
      <w:r>
        <w:t xml:space="preserve"> plot below represents a scatter plot of the injury count against its spatial lag. The fitted regression line demonstrates a positive relationship between both variables, which indicates the presence of spatial autocorrelation in the data – for example, crashes with a high injury count are likely to be geographically close to other high-injury crashes. The global Moran’s I statistic of 0.74 (p-value &lt; 0.01) confirms this assumption.   </w:t>
      </w:r>
    </w:p>
    <w:p w14:paraId="401C664F" w14:textId="25C87134" w:rsidR="00DE0D4E" w:rsidRDefault="00DE0D4E" w:rsidP="00DE0D4E">
      <w:r>
        <w:rPr>
          <w:shd w:val="clear" w:color="auto" w:fill="FFFFFF"/>
        </w:rPr>
        <w:t>Effati et al. (2015) propose accounting for spatial autocorrelation in a decision tree model by incorporating the coordinates as features in addition to a spatial dependence term. In this case, the standardised injury count has been added to the model dataset and the additional columns are dropped.</w:t>
      </w:r>
    </w:p>
    <w:p w14:paraId="68693600" w14:textId="77777777" w:rsidR="00A77AE8" w:rsidRDefault="00A77AE8" w:rsidP="00A317D8"/>
    <w:p w14:paraId="34D4AF12" w14:textId="77777777" w:rsidR="002F0A2D" w:rsidRDefault="002F0A2D" w:rsidP="002F0A2D">
      <w:pPr>
        <w:pStyle w:val="Heading4"/>
        <w:shd w:val="clear" w:color="auto" w:fill="FFFFFF"/>
        <w:rPr>
          <w:rFonts w:ascii="Segoe UI" w:hAnsi="Segoe UI" w:cs="Segoe UI"/>
        </w:rPr>
      </w:pPr>
      <w:r>
        <w:rPr>
          <w:rFonts w:ascii="Segoe UI" w:hAnsi="Segoe UI" w:cs="Segoe UI"/>
        </w:rPr>
        <w:t>Training Testing Split</w:t>
      </w:r>
      <w:hyperlink r:id="rId8" w:anchor="Training-Testing-Split" w:tgtFrame="_self" w:history="1">
        <w:r>
          <w:rPr>
            <w:rStyle w:val="Hyperlink"/>
            <w:rFonts w:ascii="Segoe UI" w:hAnsi="Segoe UI" w:cs="Segoe UI"/>
          </w:rPr>
          <w:t>¶</w:t>
        </w:r>
      </w:hyperlink>
    </w:p>
    <w:p w14:paraId="5E4D0467" w14:textId="3524A614" w:rsidR="002F0A2D" w:rsidRDefault="002F0A2D" w:rsidP="002F0A2D">
      <w:r>
        <w:t xml:space="preserve">Firstly, the dataset is split into training and testing </w:t>
      </w:r>
      <w:r w:rsidR="00A77AE8">
        <w:t>subsets before</w:t>
      </w:r>
      <w:r>
        <w:t xml:space="preserve"> any of the preprocessing steps take place. This ensures that there is no data leakage from the testing set, which can lead to inflated performance estimates </w:t>
      </w:r>
      <w:r>
        <w:fldChar w:fldCharType="begin"/>
      </w:r>
      <w:r>
        <w:instrText xml:space="preserve"> ADDIN ZOTERO_ITEM CSL_CITATION {"citationID":"yvbkijPB","properties":{"formattedCitation":"(Tharwat, 2020)","plainCitation":"(Tharwat, 2020)","noteIndex":0},"citationItems":[{"id":4849,"uris":["http://zotero.org/users/10222370/items/RM6EKY62"],"itemData":{"id":4849,"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210-8327","issue":"1","note":"publisher: Emerald Publishing Limited","page":"168-192","source":"Emerald Insight","title":"Classification assessment methods","volume":"17","author":[{"family":"Tharwat","given":"Alaa"}],"issued":{"date-parts":[["2020",1,1]]},"citation-key":"tharwatClassificationAssessmentMethods2020"}}],"schema":"https://github.com/citation-style-language/schema/raw/master/csl-citation.json"} </w:instrText>
      </w:r>
      <w:r>
        <w:fldChar w:fldCharType="separate"/>
      </w:r>
      <w:r w:rsidRPr="002F0A2D">
        <w:rPr>
          <w:rFonts w:ascii="Arial" w:hAnsi="Arial" w:cs="Arial"/>
        </w:rPr>
        <w:t>(Tharwat, 2020)</w:t>
      </w:r>
      <w:r>
        <w:fldChar w:fldCharType="end"/>
      </w:r>
      <w:r>
        <w:t>.</w:t>
      </w:r>
    </w:p>
    <w:p w14:paraId="40770C04" w14:textId="77777777" w:rsidR="002F0A2D" w:rsidRDefault="002F0A2D" w:rsidP="002F0A2D">
      <w:pPr>
        <w:pStyle w:val="Heading4"/>
        <w:shd w:val="clear" w:color="auto" w:fill="FFFFFF"/>
        <w:rPr>
          <w:rFonts w:ascii="Segoe UI" w:hAnsi="Segoe UI" w:cs="Segoe UI"/>
        </w:rPr>
      </w:pPr>
      <w:r>
        <w:rPr>
          <w:rFonts w:ascii="Segoe UI" w:hAnsi="Segoe UI" w:cs="Segoe UI"/>
        </w:rPr>
        <w:t>Model Pipeline</w:t>
      </w:r>
    </w:p>
    <w:p w14:paraId="09AE1FE1" w14:textId="717B70F5" w:rsidR="002F0A2D" w:rsidRDefault="002F0A2D" w:rsidP="00DE0D4E">
      <w:r>
        <w:t xml:space="preserve">To prepare the data for modelling, two pre-processing steps are run: standardisation of numeric variables and one-hot encoding of categorical variables. After defining the pre-processing steps, an estimator is added to the ML pipeline, which specifies the ML algorithms to be used. For this project, a remote forest classifier </w:t>
      </w:r>
      <w:r>
        <w:fldChar w:fldCharType="begin"/>
      </w:r>
      <w:r>
        <w:instrText xml:space="preserve"> ADDIN ZOTERO_ITEM CSL_CITATION {"citationID":"KOMsV3gu","properties":{"formattedCitation":"(Breiman, 2001)","plainCitation":"(Breiman, 2001)","noteIndex":0},"citationItems":[{"id":3560,"uris":["http://zotero.org/users/10222370/items/GT62P2H3"],"itemData":{"id":3560,"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citation-key":"breimanRandomForests2001"}}],"schema":"https://github.com/citation-style-language/schema/raw/master/csl-citation.json"} </w:instrText>
      </w:r>
      <w:r>
        <w:fldChar w:fldCharType="separate"/>
      </w:r>
      <w:r w:rsidRPr="002F0A2D">
        <w:rPr>
          <w:rFonts w:ascii="Arial" w:hAnsi="Arial" w:cs="Arial"/>
        </w:rPr>
        <w:t>(Breiman, 2001)</w:t>
      </w:r>
      <w:r>
        <w:fldChar w:fldCharType="end"/>
      </w:r>
      <w:r>
        <w:t xml:space="preserve"> has been chosen.</w:t>
      </w:r>
    </w:p>
    <w:p w14:paraId="5B85F1E6" w14:textId="77777777" w:rsidR="002F0A2D" w:rsidRDefault="002F0A2D" w:rsidP="002F0A2D">
      <w:pPr>
        <w:pStyle w:val="Heading4"/>
        <w:shd w:val="clear" w:color="auto" w:fill="FFFFFF"/>
        <w:rPr>
          <w:rFonts w:ascii="Segoe UI" w:hAnsi="Segoe UI" w:cs="Segoe UI"/>
        </w:rPr>
      </w:pPr>
      <w:r>
        <w:rPr>
          <w:rFonts w:ascii="Segoe UI" w:hAnsi="Segoe UI" w:cs="Segoe UI"/>
        </w:rPr>
        <w:t>Evaluating performance</w:t>
      </w:r>
    </w:p>
    <w:p w14:paraId="643AC5F2" w14:textId="77777777" w:rsidR="00DE0D4E" w:rsidRDefault="00DE0D4E" w:rsidP="00DE0D4E">
      <w:r>
        <w:t>The classification report below lists a set of performance metrics designed to evaluate imbalanced datasets: precision, recall, specificity, F1 score, geometric mean (G-mean), and index balanced accuracy of the G-mean. The G-mean, calculated as the square root of the product of sensitivity and specificity measures, has been proposed as a more appropriate metric for evaluating models developed from imbalanced datasets (Jeong et al. 2018). Additionally, the </w:t>
      </w:r>
      <w:proofErr w:type="spellStart"/>
      <w:r>
        <w:rPr>
          <w:rStyle w:val="HTMLCode"/>
          <w:rFonts w:ascii="var(--jp-code-font-family)" w:eastAsiaTheme="majorEastAsia" w:hAnsi="var(--jp-code-font-family)"/>
          <w:bdr w:val="none" w:sz="0" w:space="0" w:color="auto" w:frame="1"/>
        </w:rPr>
        <w:t>balanced_accuracy_score</w:t>
      </w:r>
      <w:proofErr w:type="spellEnd"/>
      <w:r>
        <w:t> function computes the balanced accuracy, which avoids inflated performance estimates on imbalanced datasets.</w:t>
      </w:r>
    </w:p>
    <w:p w14:paraId="3DC8CCA6" w14:textId="77777777" w:rsidR="00DE0D4E" w:rsidRDefault="00DE0D4E" w:rsidP="00DE0D4E">
      <w:r>
        <w:t>The results below show that the default random forest model performs poorly for the smaller classes.</w:t>
      </w:r>
    </w:p>
    <w:p w14:paraId="58AC9FCD" w14:textId="77777777" w:rsidR="00DE0D4E" w:rsidRDefault="00DE0D4E" w:rsidP="00DE0D4E"/>
    <w:p w14:paraId="4B28991E" w14:textId="77777777" w:rsidR="007D61B6" w:rsidRDefault="007D61B6" w:rsidP="007D61B6">
      <w:pPr>
        <w:pStyle w:val="Heading4"/>
        <w:shd w:val="clear" w:color="auto" w:fill="FFFFFF"/>
        <w:rPr>
          <w:rFonts w:ascii="Segoe UI" w:hAnsi="Segoe UI" w:cs="Segoe UI"/>
        </w:rPr>
      </w:pPr>
      <w:r>
        <w:rPr>
          <w:rFonts w:ascii="Segoe UI" w:hAnsi="Segoe UI" w:cs="Segoe UI"/>
        </w:rPr>
        <w:lastRenderedPageBreak/>
        <w:t>Iterate through multiple models</w:t>
      </w:r>
    </w:p>
    <w:p w14:paraId="6F86E172" w14:textId="7114D572" w:rsidR="007D61B6" w:rsidRDefault="00DE0D4E" w:rsidP="00DE0D4E">
      <w:r>
        <w:rPr>
          <w:shd w:val="clear" w:color="auto" w:fill="FFFFFF"/>
        </w:rPr>
        <w:t xml:space="preserve">After testing proof-of-concept with the RF model above, a loop is built to iterate through alternative ensemble models and compare the performance results. In the ML literature, there are two main approaches to dealing with class imbalanced data: under-sampling and over-sampling (Wen et al. 2019). Due to the large size of the cleaned dataset (still over 300,000 observations), an </w:t>
      </w:r>
      <w:proofErr w:type="spellStart"/>
      <w:r>
        <w:rPr>
          <w:shd w:val="clear" w:color="auto" w:fill="FFFFFF"/>
        </w:rPr>
        <w:t>undersampling</w:t>
      </w:r>
      <w:proofErr w:type="spellEnd"/>
      <w:r>
        <w:rPr>
          <w:shd w:val="clear" w:color="auto" w:fill="FFFFFF"/>
        </w:rPr>
        <w:t xml:space="preserve"> method has been applied, as this maintains a high performance but at significantly reduced computational load</w:t>
      </w:r>
      <w:r w:rsidR="007D61B6">
        <w:t>.</w:t>
      </w:r>
    </w:p>
    <w:p w14:paraId="187A2C34" w14:textId="2DCB7C2E" w:rsidR="00DE0D4E" w:rsidRDefault="00DE0D4E" w:rsidP="00DE0D4E">
      <w:r w:rsidRPr="00DE0D4E">
        <w:t>Of the four models tested, the balanced RF and balanced adaptive booster (AdaBoost) perform the best in balanced accuracy and G-mean, with roughly equivalent values of </w:t>
      </w:r>
      <w:r w:rsidRPr="00DE0D4E">
        <w:rPr>
          <w:b/>
          <w:bCs/>
        </w:rPr>
        <w:t>0.49</w:t>
      </w:r>
      <w:r w:rsidRPr="00DE0D4E">
        <w:t> and </w:t>
      </w:r>
      <w:r w:rsidRPr="00DE0D4E">
        <w:rPr>
          <w:b/>
          <w:bCs/>
        </w:rPr>
        <w:t>0.48</w:t>
      </w:r>
      <w:r w:rsidRPr="00DE0D4E">
        <w:t>, respectively. As the RF performs marginally better, this model is chosen for the final analysis.</w:t>
      </w:r>
    </w:p>
    <w:p w14:paraId="16234DD3" w14:textId="77777777" w:rsidR="00DE0D4E" w:rsidRDefault="00DE0D4E" w:rsidP="00DE0D4E"/>
    <w:p w14:paraId="3A655A67" w14:textId="77777777" w:rsidR="00D6683D" w:rsidRDefault="00D6683D" w:rsidP="00D6683D">
      <w:pPr>
        <w:pStyle w:val="Heading4"/>
        <w:shd w:val="clear" w:color="auto" w:fill="FFFFFF"/>
        <w:rPr>
          <w:rFonts w:ascii="Segoe UI" w:hAnsi="Segoe UI" w:cs="Segoe UI"/>
        </w:rPr>
      </w:pPr>
      <w:r>
        <w:rPr>
          <w:rFonts w:ascii="Segoe UI" w:hAnsi="Segoe UI" w:cs="Segoe UI"/>
        </w:rPr>
        <w:t>Hyperparameter tuning</w:t>
      </w:r>
    </w:p>
    <w:p w14:paraId="5D49E8C0" w14:textId="77777777" w:rsidR="00D6683D" w:rsidRDefault="00D6683D" w:rsidP="00D6683D">
      <w:r>
        <w:t>The following method finds the optimal values for RF hyperparameters, from the specified set. For this model, the best performing set used a max tree depth of 50 and a minimum leaf sample of 2.</w:t>
      </w:r>
    </w:p>
    <w:p w14:paraId="7772E497" w14:textId="77777777" w:rsidR="00D6683D" w:rsidRDefault="00D6683D" w:rsidP="00D6683D">
      <w:r>
        <w:rPr>
          <w:rStyle w:val="Strong"/>
          <w:rFonts w:ascii="Segoe UI" w:hAnsi="Segoe UI" w:cs="Segoe UI"/>
          <w:sz w:val="21"/>
          <w:szCs w:val="21"/>
        </w:rPr>
        <w:t>NOTE:</w:t>
      </w:r>
      <w:r>
        <w:t> The tuning cell takes approximately 40 minutes to run. Therefore, has been default set to not run, unless explicitly called by setting </w:t>
      </w:r>
      <w:proofErr w:type="spellStart"/>
      <w:r>
        <w:rPr>
          <w:rStyle w:val="HTMLCode"/>
          <w:rFonts w:ascii="var(--jp-code-font-family)" w:eastAsiaTheme="minorEastAsia" w:hAnsi="var(--jp-code-font-family)"/>
          <w:bdr w:val="none" w:sz="0" w:space="0" w:color="auto" w:frame="1"/>
        </w:rPr>
        <w:t>run_tuning</w:t>
      </w:r>
      <w:proofErr w:type="spellEnd"/>
      <w:r>
        <w:t> to True.</w:t>
      </w:r>
    </w:p>
    <w:p w14:paraId="2BA2EB4F" w14:textId="77777777" w:rsidR="00A317D8" w:rsidRDefault="00A317D8" w:rsidP="00A317D8"/>
    <w:p w14:paraId="4570C9C6" w14:textId="77777777" w:rsidR="00DE0D4E" w:rsidRDefault="00DE0D4E" w:rsidP="00DE0D4E">
      <w:pPr>
        <w:pStyle w:val="Heading4"/>
        <w:shd w:val="clear" w:color="auto" w:fill="FFFFFF"/>
        <w:rPr>
          <w:rFonts w:ascii="Segoe UI" w:hAnsi="Segoe UI" w:cs="Segoe UI"/>
        </w:rPr>
      </w:pPr>
      <w:r>
        <w:rPr>
          <w:rFonts w:ascii="Segoe UI" w:hAnsi="Segoe UI" w:cs="Segoe UI"/>
        </w:rPr>
        <w:t>Interpreting feature importance</w:t>
      </w:r>
    </w:p>
    <w:p w14:paraId="12F992F0" w14:textId="3217A417" w:rsidR="00DE0D4E" w:rsidRDefault="00DE0D4E" w:rsidP="00DE0D4E">
      <w:r>
        <w:t xml:space="preserve">After refining the best performing model, permutation feature importance (PFI) has been used to identify which features have the greatest influence on prediction. The 'importance' score for each feature is relative to the other features in the other dataset. The number of cars involved, the year, </w:t>
      </w:r>
      <w:r>
        <w:t>and</w:t>
      </w:r>
      <w:r>
        <w:t xml:space="preserve"> the speed limit are found to be the strongest predicting features of crash severity.</w:t>
      </w:r>
    </w:p>
    <w:p w14:paraId="71D9CED0" w14:textId="77777777" w:rsidR="00DE0D4E" w:rsidRDefault="00DE0D4E" w:rsidP="00A317D8"/>
    <w:p w14:paraId="7C863418" w14:textId="77777777" w:rsidR="00A317D8" w:rsidRDefault="00A317D8" w:rsidP="00A317D8"/>
    <w:p w14:paraId="0C0BCB4D" w14:textId="39333E25" w:rsidR="005C5CD1" w:rsidRDefault="005C5CD1" w:rsidP="00A317D8">
      <w:pPr>
        <w:pStyle w:val="Heading3"/>
      </w:pPr>
      <w:r>
        <w:t>Discussion</w:t>
      </w:r>
    </w:p>
    <w:p w14:paraId="36F0453F" w14:textId="77777777" w:rsidR="00D81009" w:rsidRPr="00D81009" w:rsidRDefault="00D81009" w:rsidP="00D81009">
      <w:pPr>
        <w:pStyle w:val="ListParagraph"/>
        <w:numPr>
          <w:ilvl w:val="0"/>
          <w:numId w:val="14"/>
        </w:numPr>
        <w:rPr>
          <w:i/>
          <w:iCs/>
        </w:rPr>
      </w:pPr>
      <w:r w:rsidRPr="00D81009">
        <w:rPr>
          <w:i/>
          <w:iCs/>
        </w:rPr>
        <w:t>How effectively can road and environmental factors predict vehicle crash severity?</w:t>
      </w:r>
    </w:p>
    <w:p w14:paraId="3A9D5AFA" w14:textId="77777777" w:rsidR="00D81009" w:rsidRPr="00D81009" w:rsidRDefault="00D81009" w:rsidP="00D81009">
      <w:pPr>
        <w:pStyle w:val="ListParagraph"/>
        <w:numPr>
          <w:ilvl w:val="0"/>
          <w:numId w:val="14"/>
        </w:numPr>
        <w:rPr>
          <w:i/>
          <w:iCs/>
        </w:rPr>
      </w:pPr>
      <w:r w:rsidRPr="00D81009">
        <w:rPr>
          <w:i/>
          <w:iCs/>
        </w:rPr>
        <w:t xml:space="preserve">Of these factors, which have the greatest influence on the prediction performance? </w:t>
      </w:r>
    </w:p>
    <w:p w14:paraId="3BFEBEF3" w14:textId="77777777" w:rsidR="00D81009" w:rsidRDefault="00D81009" w:rsidP="00D81A18"/>
    <w:p w14:paraId="501D75B5" w14:textId="77777777" w:rsidR="00D81B75" w:rsidRDefault="00D81009" w:rsidP="00D81A18">
      <w:r>
        <w:t xml:space="preserve">In the final evaluation of models, </w:t>
      </w:r>
      <w:r w:rsidR="00FE7881">
        <w:t xml:space="preserve">the balanced random forest performed the best, particularly accounting for prediction of observations in the severe/fatal severity class. </w:t>
      </w:r>
      <w:r w:rsidR="00B63C69">
        <w:t>However, compared with ML models in other crash severity studies the performance was still relatively low, suggesting that there may be a large amount of unobserved heterogeneity in the New Zealand CAS dataset. As expected, the model was made more complex due to the significant class imbalance and the presence of strong spatial autocorrelation in the crash severity</w:t>
      </w:r>
      <w:r w:rsidR="00D81B75">
        <w:t xml:space="preserve">. Model performance may potentially be improved by exploring more computationally intensive methods which were not feasible for the scope of this project – for example, rectifying class imbalance through Synthetic Minority Oversampling Technique (SMOTE), which generates novel observations in the smaller classes through imputation </w:t>
      </w:r>
      <w:r w:rsidR="00D81B75">
        <w:fldChar w:fldCharType="begin"/>
      </w:r>
      <w:r w:rsidR="00D81B75">
        <w:instrText xml:space="preserve"> ADDIN ZOTERO_ITEM CSL_CITATION {"citationID":"mvFAxtsT","properties":{"formattedCitation":"(Fernandez {\\i{}et al.}, 2018)","plainCitation":"(Fernandez et al., 2018)","noteIndex":0},"citationItems":[{"id":4792,"uris":["http://zotero.org/users/10222370/items/IZBMDETN"],"itemData":{"id":4792,"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volume":"61","author":[{"family":"Fernandez","given":"Alberto"},{"family":"Garcia","given":"Salvador"},{"family":"Herrera","given":"Francisco"},{"family":"Chawla","given":"Nitesh V."}],"issued":{"date-parts":[["2018",4,20]]},"citation-key":"fernandezSMOTELearningImbalanced2018"}}],"schema":"https://github.com/citation-style-language/schema/raw/master/csl-citation.json"} </w:instrText>
      </w:r>
      <w:r w:rsidR="00D81B75">
        <w:fldChar w:fldCharType="separate"/>
      </w:r>
      <w:r w:rsidR="00D81B75" w:rsidRPr="00D81B75">
        <w:rPr>
          <w:rFonts w:ascii="Arial" w:hAnsi="Arial" w:cs="Arial"/>
          <w:szCs w:val="24"/>
        </w:rPr>
        <w:t xml:space="preserve">(Fernandez </w:t>
      </w:r>
      <w:r w:rsidR="00D81B75" w:rsidRPr="00D81B75">
        <w:rPr>
          <w:rFonts w:ascii="Arial" w:hAnsi="Arial" w:cs="Arial"/>
          <w:i/>
          <w:iCs/>
          <w:szCs w:val="24"/>
        </w:rPr>
        <w:t>et al.</w:t>
      </w:r>
      <w:r w:rsidR="00D81B75" w:rsidRPr="00D81B75">
        <w:rPr>
          <w:rFonts w:ascii="Arial" w:hAnsi="Arial" w:cs="Arial"/>
          <w:szCs w:val="24"/>
        </w:rPr>
        <w:t>, 2018)</w:t>
      </w:r>
      <w:r w:rsidR="00D81B75">
        <w:fldChar w:fldCharType="end"/>
      </w:r>
      <w:r w:rsidR="00D81B75">
        <w:t>.</w:t>
      </w:r>
    </w:p>
    <w:p w14:paraId="28030627" w14:textId="6377B703" w:rsidR="005C5CD1" w:rsidRDefault="00D81B75" w:rsidP="00D81A18">
      <w:r>
        <w:t>The number of cars</w:t>
      </w:r>
      <w:r w:rsidR="00AC77B0">
        <w:t xml:space="preserve"> involved</w:t>
      </w:r>
      <w:r>
        <w:t xml:space="preserve">, year, and speed limit had the strongest influence on </w:t>
      </w:r>
      <w:r w:rsidR="00AC77B0">
        <w:t xml:space="preserve">crash severity. The presence of year indicates there is likely a meaningful time trend in the data – </w:t>
      </w:r>
      <w:r w:rsidR="00AC77B0">
        <w:lastRenderedPageBreak/>
        <w:t>this would be a valuable extension to this study, and provide insight into the long-term success (or failure) of New Zealand’s overarching road safety policy framework .</w:t>
      </w:r>
    </w:p>
    <w:p w14:paraId="7E2D01A2" w14:textId="77777777" w:rsidR="00B63C69" w:rsidRPr="005C5CD1" w:rsidRDefault="00B63C69" w:rsidP="00D81A18"/>
    <w:p w14:paraId="50851920" w14:textId="1D21D07F" w:rsidR="005A5E35" w:rsidRDefault="005A5E35" w:rsidP="00D81A18"/>
    <w:p w14:paraId="354852E2" w14:textId="2CDF8AC4" w:rsidR="005A5E35" w:rsidRDefault="005A5E35" w:rsidP="00A317D8">
      <w:pPr>
        <w:pStyle w:val="Heading3"/>
      </w:pPr>
      <w:r w:rsidRPr="00F6509A">
        <w:t>References</w:t>
      </w:r>
    </w:p>
    <w:p w14:paraId="7FF92D95" w14:textId="77777777" w:rsidR="00D81B75" w:rsidRPr="00D81B75" w:rsidRDefault="00B331CC" w:rsidP="00D81B75">
      <w:pPr>
        <w:pStyle w:val="Bibliography"/>
        <w:rPr>
          <w:rFonts w:ascii="Arial" w:hAnsi="Arial" w:cs="Arial"/>
        </w:rPr>
      </w:pPr>
      <w:r>
        <w:fldChar w:fldCharType="begin"/>
      </w:r>
      <w:r>
        <w:instrText xml:space="preserve"> ADDIN ZOTERO_BIBL {"uncited":[],"omitted":[],"custom":[]} CSL_BIBLIOGRAPHY </w:instrText>
      </w:r>
      <w:r>
        <w:fldChar w:fldCharType="separate"/>
      </w:r>
      <w:proofErr w:type="spellStart"/>
      <w:r w:rsidR="00D81B75" w:rsidRPr="00D81B75">
        <w:rPr>
          <w:rFonts w:ascii="Arial" w:hAnsi="Arial" w:cs="Arial"/>
        </w:rPr>
        <w:t>Breiman</w:t>
      </w:r>
      <w:proofErr w:type="spellEnd"/>
      <w:r w:rsidR="00D81B75" w:rsidRPr="00D81B75">
        <w:rPr>
          <w:rFonts w:ascii="Arial" w:hAnsi="Arial" w:cs="Arial"/>
        </w:rPr>
        <w:t xml:space="preserve">, L. (2001) ‘Random Forests’, </w:t>
      </w:r>
      <w:r w:rsidR="00D81B75" w:rsidRPr="00D81B75">
        <w:rPr>
          <w:rFonts w:ascii="Arial" w:hAnsi="Arial" w:cs="Arial"/>
          <w:i/>
          <w:iCs/>
        </w:rPr>
        <w:t>Machine Learning</w:t>
      </w:r>
      <w:r w:rsidR="00D81B75" w:rsidRPr="00D81B75">
        <w:rPr>
          <w:rFonts w:ascii="Arial" w:hAnsi="Arial" w:cs="Arial"/>
        </w:rPr>
        <w:t>, 45(1), pp. 5–32. Available at: https://doi.org/10.1023/A:1010933404324.</w:t>
      </w:r>
    </w:p>
    <w:p w14:paraId="1556A3BE" w14:textId="77777777" w:rsidR="00D81B75" w:rsidRPr="00D81B75" w:rsidRDefault="00D81B75" w:rsidP="00D81B75">
      <w:pPr>
        <w:pStyle w:val="Bibliography"/>
        <w:rPr>
          <w:rFonts w:ascii="Arial" w:hAnsi="Arial" w:cs="Arial"/>
        </w:rPr>
      </w:pPr>
      <w:proofErr w:type="spellStart"/>
      <w:r w:rsidRPr="00D81B75">
        <w:rPr>
          <w:rFonts w:ascii="Arial" w:hAnsi="Arial" w:cs="Arial"/>
        </w:rPr>
        <w:t>Delen</w:t>
      </w:r>
      <w:proofErr w:type="spellEnd"/>
      <w:r w:rsidRPr="00D81B75">
        <w:rPr>
          <w:rFonts w:ascii="Arial" w:hAnsi="Arial" w:cs="Arial"/>
        </w:rPr>
        <w:t xml:space="preserve">, D. </w:t>
      </w:r>
      <w:r w:rsidRPr="00D81B75">
        <w:rPr>
          <w:rFonts w:ascii="Arial" w:hAnsi="Arial" w:cs="Arial"/>
          <w:i/>
          <w:iCs/>
        </w:rPr>
        <w:t>et al.</w:t>
      </w:r>
      <w:r w:rsidRPr="00D81B75">
        <w:rPr>
          <w:rFonts w:ascii="Arial" w:hAnsi="Arial" w:cs="Arial"/>
        </w:rPr>
        <w:t xml:space="preserve"> (2017) ‘Investigating injury severity risk factors in automobile crashes with predictive analytics and sensitivity analysis methods’, </w:t>
      </w:r>
      <w:r w:rsidRPr="00D81B75">
        <w:rPr>
          <w:rFonts w:ascii="Arial" w:hAnsi="Arial" w:cs="Arial"/>
          <w:i/>
          <w:iCs/>
        </w:rPr>
        <w:t>Journal of Transport &amp; Health</w:t>
      </w:r>
      <w:r w:rsidRPr="00D81B75">
        <w:rPr>
          <w:rFonts w:ascii="Arial" w:hAnsi="Arial" w:cs="Arial"/>
        </w:rPr>
        <w:t>, 4, pp. 118–131. Available at: https://doi.org/10.1016/j.jth.2017.01.009.</w:t>
      </w:r>
    </w:p>
    <w:p w14:paraId="37D4782E" w14:textId="77777777" w:rsidR="00D81B75" w:rsidRPr="00D81B75" w:rsidRDefault="00D81B75" w:rsidP="00D81B75">
      <w:pPr>
        <w:pStyle w:val="Bibliography"/>
        <w:rPr>
          <w:rFonts w:ascii="Arial" w:hAnsi="Arial" w:cs="Arial"/>
        </w:rPr>
      </w:pPr>
      <w:r w:rsidRPr="00D81B75">
        <w:rPr>
          <w:rFonts w:ascii="Arial" w:hAnsi="Arial" w:cs="Arial"/>
        </w:rPr>
        <w:t xml:space="preserve">Effati, M., Thill, J.-C. and Shabani, S. (2015) ‘Geospatial and machine learning techniques for wicked social science problems: analysis of crash severity on a regional highway corridor’, </w:t>
      </w:r>
      <w:r w:rsidRPr="00D81B75">
        <w:rPr>
          <w:rFonts w:ascii="Arial" w:hAnsi="Arial" w:cs="Arial"/>
          <w:i/>
          <w:iCs/>
        </w:rPr>
        <w:t>Journal of Geographical Systems</w:t>
      </w:r>
      <w:r w:rsidRPr="00D81B75">
        <w:rPr>
          <w:rFonts w:ascii="Arial" w:hAnsi="Arial" w:cs="Arial"/>
        </w:rPr>
        <w:t>, 17(2), pp. 107–135. Available at: https://doi.org/10.1007/s10109-015-0210-x.</w:t>
      </w:r>
    </w:p>
    <w:p w14:paraId="6D13537A" w14:textId="77777777" w:rsidR="00D81B75" w:rsidRPr="00D81B75" w:rsidRDefault="00D81B75" w:rsidP="00D81B75">
      <w:pPr>
        <w:pStyle w:val="Bibliography"/>
        <w:rPr>
          <w:rFonts w:ascii="Arial" w:hAnsi="Arial" w:cs="Arial"/>
        </w:rPr>
      </w:pPr>
      <w:r w:rsidRPr="00D81B75">
        <w:rPr>
          <w:rFonts w:ascii="Arial" w:hAnsi="Arial" w:cs="Arial"/>
        </w:rPr>
        <w:t xml:space="preserve">Fernandez, A. </w:t>
      </w:r>
      <w:r w:rsidRPr="00D81B75">
        <w:rPr>
          <w:rFonts w:ascii="Arial" w:hAnsi="Arial" w:cs="Arial"/>
          <w:i/>
          <w:iCs/>
        </w:rPr>
        <w:t>et al.</w:t>
      </w:r>
      <w:r w:rsidRPr="00D81B75">
        <w:rPr>
          <w:rFonts w:ascii="Arial" w:hAnsi="Arial" w:cs="Arial"/>
        </w:rPr>
        <w:t xml:space="preserve"> (2018) ‘SMOTE for Learning from Imbalanced Data: Progress and Challenges, Marking the 15-year Anniversary’, </w:t>
      </w:r>
      <w:r w:rsidRPr="00D81B75">
        <w:rPr>
          <w:rFonts w:ascii="Arial" w:hAnsi="Arial" w:cs="Arial"/>
          <w:i/>
          <w:iCs/>
        </w:rPr>
        <w:t>Journal of Artificial Intelligence Research</w:t>
      </w:r>
      <w:r w:rsidRPr="00D81B75">
        <w:rPr>
          <w:rFonts w:ascii="Arial" w:hAnsi="Arial" w:cs="Arial"/>
        </w:rPr>
        <w:t>, 61, pp. 863–905. Available at: https://doi.org/10.1613/jair.1.11192.</w:t>
      </w:r>
    </w:p>
    <w:p w14:paraId="19765633" w14:textId="77777777" w:rsidR="00D81B75" w:rsidRPr="00D81B75" w:rsidRDefault="00D81B75" w:rsidP="00D81B75">
      <w:pPr>
        <w:pStyle w:val="Bibliography"/>
        <w:rPr>
          <w:rFonts w:ascii="Arial" w:hAnsi="Arial" w:cs="Arial"/>
        </w:rPr>
      </w:pPr>
      <w:r w:rsidRPr="00D81B75">
        <w:rPr>
          <w:rFonts w:ascii="Arial" w:hAnsi="Arial" w:cs="Arial"/>
        </w:rPr>
        <w:t xml:space="preserve">Iranitalab, A. and Khattak, A. (2017) ‘Comparison of four statistical and machine learning methods for crash severity prediction’, </w:t>
      </w:r>
      <w:r w:rsidRPr="00D81B75">
        <w:rPr>
          <w:rFonts w:ascii="Arial" w:hAnsi="Arial" w:cs="Arial"/>
          <w:i/>
          <w:iCs/>
        </w:rPr>
        <w:t>Accident Analysis &amp; Prevention</w:t>
      </w:r>
      <w:r w:rsidRPr="00D81B75">
        <w:rPr>
          <w:rFonts w:ascii="Arial" w:hAnsi="Arial" w:cs="Arial"/>
        </w:rPr>
        <w:t>, 108, pp. 27–36. Available at: https://doi.org/10.1016/j.aap.2017.08.008.</w:t>
      </w:r>
    </w:p>
    <w:p w14:paraId="6BD5A523" w14:textId="77777777" w:rsidR="00D81B75" w:rsidRPr="00D81B75" w:rsidRDefault="00D81B75" w:rsidP="00D81B75">
      <w:pPr>
        <w:pStyle w:val="Bibliography"/>
        <w:rPr>
          <w:rFonts w:ascii="Arial" w:hAnsi="Arial" w:cs="Arial"/>
        </w:rPr>
      </w:pPr>
      <w:r w:rsidRPr="00D81B75">
        <w:rPr>
          <w:rFonts w:ascii="Arial" w:hAnsi="Arial" w:cs="Arial"/>
        </w:rPr>
        <w:t xml:space="preserve">Jeong, H. </w:t>
      </w:r>
      <w:r w:rsidRPr="00D81B75">
        <w:rPr>
          <w:rFonts w:ascii="Arial" w:hAnsi="Arial" w:cs="Arial"/>
          <w:i/>
          <w:iCs/>
        </w:rPr>
        <w:t>et al.</w:t>
      </w:r>
      <w:r w:rsidRPr="00D81B75">
        <w:rPr>
          <w:rFonts w:ascii="Arial" w:hAnsi="Arial" w:cs="Arial"/>
        </w:rPr>
        <w:t xml:space="preserve"> (2018) ‘Classification of motor vehicle crash injury severity: A hybrid approach for imbalanced data’, </w:t>
      </w:r>
      <w:r w:rsidRPr="00D81B75">
        <w:rPr>
          <w:rFonts w:ascii="Arial" w:hAnsi="Arial" w:cs="Arial"/>
          <w:i/>
          <w:iCs/>
        </w:rPr>
        <w:t>Accident Analysis &amp; Prevention</w:t>
      </w:r>
      <w:r w:rsidRPr="00D81B75">
        <w:rPr>
          <w:rFonts w:ascii="Arial" w:hAnsi="Arial" w:cs="Arial"/>
        </w:rPr>
        <w:t>, 120, pp. 250–261. Available at: https://doi.org/10.1016/j.aap.2018.08.025.</w:t>
      </w:r>
    </w:p>
    <w:p w14:paraId="7E2D1BE8" w14:textId="77777777" w:rsidR="00D81B75" w:rsidRPr="00D81B75" w:rsidRDefault="00D81B75" w:rsidP="00D81B75">
      <w:pPr>
        <w:pStyle w:val="Bibliography"/>
        <w:rPr>
          <w:rFonts w:ascii="Arial" w:hAnsi="Arial" w:cs="Arial"/>
        </w:rPr>
      </w:pPr>
      <w:r w:rsidRPr="00D81B75">
        <w:rPr>
          <w:rFonts w:ascii="Arial" w:hAnsi="Arial" w:cs="Arial"/>
        </w:rPr>
        <w:t xml:space="preserve">New Zealand Government (2019) </w:t>
      </w:r>
      <w:r w:rsidRPr="00D81B75">
        <w:rPr>
          <w:rFonts w:ascii="Arial" w:hAnsi="Arial" w:cs="Arial"/>
          <w:i/>
          <w:iCs/>
        </w:rPr>
        <w:t>Road to Zero: New Zealand’s Road Safety Strategy 2020-2030</w:t>
      </w:r>
      <w:r w:rsidRPr="00D81B75">
        <w:rPr>
          <w:rFonts w:ascii="Arial" w:hAnsi="Arial" w:cs="Arial"/>
        </w:rPr>
        <w:t>. Wellington, NZ. Available at: https://www.nzta.govt.nz/safety/what-waka-kotahi-is-doing/nz-road-safety-strategy/.</w:t>
      </w:r>
    </w:p>
    <w:p w14:paraId="23949E93" w14:textId="77777777" w:rsidR="00D81B75" w:rsidRPr="00D81B75" w:rsidRDefault="00D81B75" w:rsidP="00D81B75">
      <w:pPr>
        <w:pStyle w:val="Bibliography"/>
        <w:rPr>
          <w:rFonts w:ascii="Arial" w:hAnsi="Arial" w:cs="Arial"/>
        </w:rPr>
      </w:pPr>
      <w:r w:rsidRPr="00D81B75">
        <w:rPr>
          <w:rFonts w:ascii="Arial" w:hAnsi="Arial" w:cs="Arial"/>
        </w:rPr>
        <w:t xml:space="preserve">Santos, K., Dias, J.P. and Amado, C. (2022) ‘A literature review of machine learning algorithms for crash injury severity prediction’, </w:t>
      </w:r>
      <w:r w:rsidRPr="00D81B75">
        <w:rPr>
          <w:rFonts w:ascii="Arial" w:hAnsi="Arial" w:cs="Arial"/>
          <w:i/>
          <w:iCs/>
        </w:rPr>
        <w:t>Journal of Safety Research</w:t>
      </w:r>
      <w:r w:rsidRPr="00D81B75">
        <w:rPr>
          <w:rFonts w:ascii="Arial" w:hAnsi="Arial" w:cs="Arial"/>
        </w:rPr>
        <w:t>, 80, pp. 254–269. Available at: https://doi.org/10.1016/j.jsr.2021.12.007.</w:t>
      </w:r>
    </w:p>
    <w:p w14:paraId="17943AA8" w14:textId="77777777" w:rsidR="00D81B75" w:rsidRPr="00D81B75" w:rsidRDefault="00D81B75" w:rsidP="00D81B75">
      <w:pPr>
        <w:pStyle w:val="Bibliography"/>
        <w:rPr>
          <w:rFonts w:ascii="Arial" w:hAnsi="Arial" w:cs="Arial"/>
        </w:rPr>
      </w:pPr>
      <w:r w:rsidRPr="00D81B75">
        <w:rPr>
          <w:rFonts w:ascii="Arial" w:hAnsi="Arial" w:cs="Arial"/>
        </w:rPr>
        <w:t xml:space="preserve">Savolainen, P.T. </w:t>
      </w:r>
      <w:r w:rsidRPr="00D81B75">
        <w:rPr>
          <w:rFonts w:ascii="Arial" w:hAnsi="Arial" w:cs="Arial"/>
          <w:i/>
          <w:iCs/>
        </w:rPr>
        <w:t>et al.</w:t>
      </w:r>
      <w:r w:rsidRPr="00D81B75">
        <w:rPr>
          <w:rFonts w:ascii="Arial" w:hAnsi="Arial" w:cs="Arial"/>
        </w:rPr>
        <w:t xml:space="preserve"> (2011) ‘The statistical analysis of highway crash-injury severities: A review and assessment of methodological alternatives’, </w:t>
      </w:r>
      <w:r w:rsidRPr="00D81B75">
        <w:rPr>
          <w:rFonts w:ascii="Arial" w:hAnsi="Arial" w:cs="Arial"/>
          <w:i/>
          <w:iCs/>
        </w:rPr>
        <w:t>Accident Analysis &amp; Prevention</w:t>
      </w:r>
      <w:r w:rsidRPr="00D81B75">
        <w:rPr>
          <w:rFonts w:ascii="Arial" w:hAnsi="Arial" w:cs="Arial"/>
        </w:rPr>
        <w:t>, 43(5), pp. 1666–1676. Available at: https://doi.org/10.1016/j.aap.2011.03.025.</w:t>
      </w:r>
    </w:p>
    <w:p w14:paraId="2C9AFCEC" w14:textId="77777777" w:rsidR="00D81B75" w:rsidRPr="00D81B75" w:rsidRDefault="00D81B75" w:rsidP="00D81B75">
      <w:pPr>
        <w:pStyle w:val="Bibliography"/>
        <w:rPr>
          <w:rFonts w:ascii="Arial" w:hAnsi="Arial" w:cs="Arial"/>
        </w:rPr>
      </w:pPr>
      <w:proofErr w:type="spellStart"/>
      <w:r w:rsidRPr="00D81B75">
        <w:rPr>
          <w:rFonts w:ascii="Arial" w:hAnsi="Arial" w:cs="Arial"/>
        </w:rPr>
        <w:t>Tharwat</w:t>
      </w:r>
      <w:proofErr w:type="spellEnd"/>
      <w:r w:rsidRPr="00D81B75">
        <w:rPr>
          <w:rFonts w:ascii="Arial" w:hAnsi="Arial" w:cs="Arial"/>
        </w:rPr>
        <w:t xml:space="preserve">, A. (2020) ‘Classification assessment methods’, </w:t>
      </w:r>
      <w:r w:rsidRPr="00D81B75">
        <w:rPr>
          <w:rFonts w:ascii="Arial" w:hAnsi="Arial" w:cs="Arial"/>
          <w:i/>
          <w:iCs/>
        </w:rPr>
        <w:t>Applied Computing and Informatics</w:t>
      </w:r>
      <w:r w:rsidRPr="00D81B75">
        <w:rPr>
          <w:rFonts w:ascii="Arial" w:hAnsi="Arial" w:cs="Arial"/>
        </w:rPr>
        <w:t>, 17(1), pp. 168–192. Available at: https://doi.org/10.1016/j.aci.2018.08.003.</w:t>
      </w:r>
    </w:p>
    <w:p w14:paraId="50E5C4EC" w14:textId="77777777" w:rsidR="00D81B75" w:rsidRPr="00D81B75" w:rsidRDefault="00D81B75" w:rsidP="00D81B75">
      <w:pPr>
        <w:pStyle w:val="Bibliography"/>
        <w:rPr>
          <w:rFonts w:ascii="Arial" w:hAnsi="Arial" w:cs="Arial"/>
        </w:rPr>
      </w:pPr>
      <w:r w:rsidRPr="00D81B75">
        <w:rPr>
          <w:rFonts w:ascii="Arial" w:hAnsi="Arial" w:cs="Arial"/>
        </w:rPr>
        <w:t xml:space="preserve">Waka Kotahi NZ Transport Agency (2023) </w:t>
      </w:r>
      <w:r w:rsidRPr="00D81B75">
        <w:rPr>
          <w:rFonts w:ascii="Arial" w:hAnsi="Arial" w:cs="Arial"/>
          <w:i/>
          <w:iCs/>
        </w:rPr>
        <w:t>Crash Analysis System (CAS) Open Data</w:t>
      </w:r>
      <w:r w:rsidRPr="00D81B75">
        <w:rPr>
          <w:rFonts w:ascii="Arial" w:hAnsi="Arial" w:cs="Arial"/>
        </w:rPr>
        <w:t>. Available at: https://opendata-nzta.opendata.arcgis.com/search?tags=CAS (Accessed: 20 April 2023).</w:t>
      </w:r>
    </w:p>
    <w:p w14:paraId="19C06DC0" w14:textId="77777777" w:rsidR="00D81B75" w:rsidRPr="00D81B75" w:rsidRDefault="00D81B75" w:rsidP="00D81B75">
      <w:pPr>
        <w:pStyle w:val="Bibliography"/>
        <w:rPr>
          <w:rFonts w:ascii="Arial" w:hAnsi="Arial" w:cs="Arial"/>
        </w:rPr>
      </w:pPr>
      <w:r w:rsidRPr="00D81B75">
        <w:rPr>
          <w:rFonts w:ascii="Arial" w:hAnsi="Arial" w:cs="Arial"/>
        </w:rPr>
        <w:t xml:space="preserve">Wang, X. and Kim, S.H. (2019) ‘Prediction and Factor Identification for Crash Severity: Comparison of Discrete Choice and Tree-Based Models’, </w:t>
      </w:r>
      <w:r w:rsidRPr="00D81B75">
        <w:rPr>
          <w:rFonts w:ascii="Arial" w:hAnsi="Arial" w:cs="Arial"/>
          <w:i/>
          <w:iCs/>
        </w:rPr>
        <w:t>Transportation Research Record</w:t>
      </w:r>
      <w:r w:rsidRPr="00D81B75">
        <w:rPr>
          <w:rFonts w:ascii="Arial" w:hAnsi="Arial" w:cs="Arial"/>
        </w:rPr>
        <w:t>, 2673(9), pp. 640–653. Available at: https://doi.org/10.1177/0361198119844456.</w:t>
      </w:r>
    </w:p>
    <w:p w14:paraId="063F1454" w14:textId="77777777" w:rsidR="00D81B75" w:rsidRPr="00D81B75" w:rsidRDefault="00D81B75" w:rsidP="00D81B75">
      <w:pPr>
        <w:pStyle w:val="Bibliography"/>
        <w:rPr>
          <w:rFonts w:ascii="Arial" w:hAnsi="Arial" w:cs="Arial"/>
        </w:rPr>
      </w:pPr>
      <w:r w:rsidRPr="00D81B75">
        <w:rPr>
          <w:rFonts w:ascii="Arial" w:hAnsi="Arial" w:cs="Arial"/>
        </w:rPr>
        <w:lastRenderedPageBreak/>
        <w:t xml:space="preserve">Ziakopoulos, A. and Yannis, G. (2020) ‘A review of spatial approaches in road safety’, </w:t>
      </w:r>
      <w:r w:rsidRPr="00D81B75">
        <w:rPr>
          <w:rFonts w:ascii="Arial" w:hAnsi="Arial" w:cs="Arial"/>
          <w:i/>
          <w:iCs/>
        </w:rPr>
        <w:t>Accident Analysis &amp; Prevention</w:t>
      </w:r>
      <w:r w:rsidRPr="00D81B75">
        <w:rPr>
          <w:rFonts w:ascii="Arial" w:hAnsi="Arial" w:cs="Arial"/>
        </w:rPr>
        <w:t>, 135, p. 105323. Available at: https://doi.org/10.1016/j.aap.2019.105323.</w:t>
      </w:r>
    </w:p>
    <w:p w14:paraId="404D2BFD" w14:textId="55CCAC69" w:rsidR="005A5E35" w:rsidRDefault="00B331CC" w:rsidP="00D81A18">
      <w:r>
        <w:fldChar w:fldCharType="end"/>
      </w:r>
    </w:p>
    <w:p w14:paraId="303159BB" w14:textId="77777777" w:rsidR="00D81A18" w:rsidRDefault="00D81A18" w:rsidP="00D81A18"/>
    <w:sectPr w:rsidR="00D81A18">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ar(--jp-code-font-family)">
    <w:altName w:val="Cambria"/>
    <w:panose1 w:val="00000000000000000000"/>
    <w:charset w:val="00"/>
    <w:family w:val="roman"/>
    <w:notTrueType/>
    <w:pitch w:val="default"/>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161430"/>
    <w:multiLevelType w:val="multilevel"/>
    <w:tmpl w:val="4316F9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0E627CD8"/>
    <w:multiLevelType w:val="hybridMultilevel"/>
    <w:tmpl w:val="0FA6BFC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57E356F"/>
    <w:multiLevelType w:val="hybridMultilevel"/>
    <w:tmpl w:val="4F9EB0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BC6408C"/>
    <w:multiLevelType w:val="hybridMultilevel"/>
    <w:tmpl w:val="1DAA72D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F145A6A"/>
    <w:multiLevelType w:val="multilevel"/>
    <w:tmpl w:val="DB388F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38294BFA"/>
    <w:multiLevelType w:val="hybridMultilevel"/>
    <w:tmpl w:val="A678CF7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394F4703"/>
    <w:multiLevelType w:val="hybridMultilevel"/>
    <w:tmpl w:val="2360A2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4A7062A1"/>
    <w:multiLevelType w:val="hybridMultilevel"/>
    <w:tmpl w:val="9C3E60B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4AC934D3"/>
    <w:multiLevelType w:val="hybridMultilevel"/>
    <w:tmpl w:val="D9227604"/>
    <w:lvl w:ilvl="0" w:tplc="F3FA7B48">
      <w:numFmt w:val="bullet"/>
      <w:lvlText w:val="-"/>
      <w:lvlJc w:val="left"/>
      <w:pPr>
        <w:ind w:left="360" w:hanging="360"/>
      </w:pPr>
      <w:rPr>
        <w:rFonts w:ascii="Arial" w:eastAsiaTheme="minorEastAsia" w:hAnsi="Arial" w:cs="Aria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5240388D"/>
    <w:multiLevelType w:val="hybridMultilevel"/>
    <w:tmpl w:val="4A02C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60C64EA7"/>
    <w:multiLevelType w:val="hybridMultilevel"/>
    <w:tmpl w:val="32D43CD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647116EC"/>
    <w:multiLevelType w:val="hybridMultilevel"/>
    <w:tmpl w:val="CECE597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6D33173D"/>
    <w:multiLevelType w:val="hybridMultilevel"/>
    <w:tmpl w:val="9C329876"/>
    <w:lvl w:ilvl="0" w:tplc="EA6CEE60">
      <w:numFmt w:val="bullet"/>
      <w:lvlText w:val="-"/>
      <w:lvlJc w:val="left"/>
      <w:pPr>
        <w:ind w:left="720" w:hanging="360"/>
      </w:pPr>
      <w:rPr>
        <w:rFonts w:ascii="Arial" w:eastAsiaTheme="minorEastAsia"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7062324C"/>
    <w:multiLevelType w:val="hybridMultilevel"/>
    <w:tmpl w:val="A7922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44C4BD3"/>
    <w:multiLevelType w:val="hybridMultilevel"/>
    <w:tmpl w:val="A678CF7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E710045"/>
    <w:multiLevelType w:val="hybridMultilevel"/>
    <w:tmpl w:val="D0B2BB2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352801879">
    <w:abstractNumId w:val="6"/>
  </w:num>
  <w:num w:numId="2" w16cid:durableId="721709414">
    <w:abstractNumId w:val="7"/>
  </w:num>
  <w:num w:numId="3" w16cid:durableId="1819571016">
    <w:abstractNumId w:val="15"/>
  </w:num>
  <w:num w:numId="4" w16cid:durableId="495920517">
    <w:abstractNumId w:val="1"/>
  </w:num>
  <w:num w:numId="5" w16cid:durableId="1691027586">
    <w:abstractNumId w:val="9"/>
  </w:num>
  <w:num w:numId="6" w16cid:durableId="1115101120">
    <w:abstractNumId w:val="11"/>
  </w:num>
  <w:num w:numId="7" w16cid:durableId="2059545312">
    <w:abstractNumId w:val="10"/>
  </w:num>
  <w:num w:numId="8" w16cid:durableId="1826318471">
    <w:abstractNumId w:val="13"/>
  </w:num>
  <w:num w:numId="9" w16cid:durableId="1691641178">
    <w:abstractNumId w:val="8"/>
  </w:num>
  <w:num w:numId="10" w16cid:durableId="1155029981">
    <w:abstractNumId w:val="12"/>
  </w:num>
  <w:num w:numId="11" w16cid:durableId="1264606697">
    <w:abstractNumId w:val="4"/>
  </w:num>
  <w:num w:numId="12" w16cid:durableId="1737894805">
    <w:abstractNumId w:val="3"/>
  </w:num>
  <w:num w:numId="13" w16cid:durableId="660087668">
    <w:abstractNumId w:val="14"/>
  </w:num>
  <w:num w:numId="14" w16cid:durableId="2558553">
    <w:abstractNumId w:val="5"/>
  </w:num>
  <w:num w:numId="15" w16cid:durableId="1393695634">
    <w:abstractNumId w:val="0"/>
  </w:num>
  <w:num w:numId="16" w16cid:durableId="89851963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27676"/>
    <w:rsid w:val="00005C32"/>
    <w:rsid w:val="00014478"/>
    <w:rsid w:val="00014845"/>
    <w:rsid w:val="00044C45"/>
    <w:rsid w:val="00056203"/>
    <w:rsid w:val="000661A5"/>
    <w:rsid w:val="000722CB"/>
    <w:rsid w:val="00077670"/>
    <w:rsid w:val="00091673"/>
    <w:rsid w:val="000933C8"/>
    <w:rsid w:val="00095D05"/>
    <w:rsid w:val="000A403E"/>
    <w:rsid w:val="000B2E87"/>
    <w:rsid w:val="000F5982"/>
    <w:rsid w:val="001017D8"/>
    <w:rsid w:val="00105027"/>
    <w:rsid w:val="00110298"/>
    <w:rsid w:val="0015690A"/>
    <w:rsid w:val="001750F5"/>
    <w:rsid w:val="001E14D8"/>
    <w:rsid w:val="002049FD"/>
    <w:rsid w:val="0025373D"/>
    <w:rsid w:val="002A1DD0"/>
    <w:rsid w:val="002F0A2D"/>
    <w:rsid w:val="00301586"/>
    <w:rsid w:val="00317498"/>
    <w:rsid w:val="00335323"/>
    <w:rsid w:val="0037614E"/>
    <w:rsid w:val="00376FC0"/>
    <w:rsid w:val="00386EB2"/>
    <w:rsid w:val="00391C9D"/>
    <w:rsid w:val="003D2CB2"/>
    <w:rsid w:val="00416CFA"/>
    <w:rsid w:val="00486C3F"/>
    <w:rsid w:val="005226B9"/>
    <w:rsid w:val="00564DDF"/>
    <w:rsid w:val="00592467"/>
    <w:rsid w:val="005A5E35"/>
    <w:rsid w:val="005C5CD1"/>
    <w:rsid w:val="00630AE6"/>
    <w:rsid w:val="0064375C"/>
    <w:rsid w:val="007079AA"/>
    <w:rsid w:val="0075676A"/>
    <w:rsid w:val="00796F61"/>
    <w:rsid w:val="007D61B6"/>
    <w:rsid w:val="007F790C"/>
    <w:rsid w:val="008122B7"/>
    <w:rsid w:val="00863055"/>
    <w:rsid w:val="00866C21"/>
    <w:rsid w:val="00883808"/>
    <w:rsid w:val="00883F58"/>
    <w:rsid w:val="008B4426"/>
    <w:rsid w:val="00921FAB"/>
    <w:rsid w:val="00977597"/>
    <w:rsid w:val="009E56FE"/>
    <w:rsid w:val="00A15638"/>
    <w:rsid w:val="00A317D8"/>
    <w:rsid w:val="00A42B3C"/>
    <w:rsid w:val="00A51BB2"/>
    <w:rsid w:val="00A77AE8"/>
    <w:rsid w:val="00A8421F"/>
    <w:rsid w:val="00AC77B0"/>
    <w:rsid w:val="00AD5AAD"/>
    <w:rsid w:val="00AE47F4"/>
    <w:rsid w:val="00AF6FE0"/>
    <w:rsid w:val="00AF725C"/>
    <w:rsid w:val="00B10A29"/>
    <w:rsid w:val="00B22899"/>
    <w:rsid w:val="00B32147"/>
    <w:rsid w:val="00B331CC"/>
    <w:rsid w:val="00B52465"/>
    <w:rsid w:val="00B63C69"/>
    <w:rsid w:val="00B804AA"/>
    <w:rsid w:val="00BB5FC0"/>
    <w:rsid w:val="00BF0799"/>
    <w:rsid w:val="00BF3B4C"/>
    <w:rsid w:val="00C0131F"/>
    <w:rsid w:val="00C27676"/>
    <w:rsid w:val="00C53627"/>
    <w:rsid w:val="00C67A65"/>
    <w:rsid w:val="00C91C90"/>
    <w:rsid w:val="00CC465A"/>
    <w:rsid w:val="00D132D8"/>
    <w:rsid w:val="00D56CD4"/>
    <w:rsid w:val="00D6683D"/>
    <w:rsid w:val="00D71571"/>
    <w:rsid w:val="00D81009"/>
    <w:rsid w:val="00D81A18"/>
    <w:rsid w:val="00D81B75"/>
    <w:rsid w:val="00DD35C7"/>
    <w:rsid w:val="00DE0D4E"/>
    <w:rsid w:val="00DF5F64"/>
    <w:rsid w:val="00E27DD6"/>
    <w:rsid w:val="00E5621E"/>
    <w:rsid w:val="00EA53B2"/>
    <w:rsid w:val="00ED229C"/>
    <w:rsid w:val="00F15C1D"/>
    <w:rsid w:val="00F6509A"/>
    <w:rsid w:val="00FE788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1C261"/>
  <w15:chartTrackingRefBased/>
  <w15:docId w15:val="{7210EEF1-12C1-4DB0-9286-EFB4F2C63B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US" w:bidi="ar-SA"/>
      </w:rPr>
    </w:rPrDefault>
    <w:pPrDefault>
      <w:pPr>
        <w:spacing w:after="160" w:line="252"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AE8"/>
    <w:pPr>
      <w:jc w:val="left"/>
    </w:pPr>
  </w:style>
  <w:style w:type="paragraph" w:styleId="Heading1">
    <w:name w:val="heading 1"/>
    <w:basedOn w:val="Normal"/>
    <w:next w:val="Normal"/>
    <w:link w:val="Heading1Char"/>
    <w:uiPriority w:val="9"/>
    <w:qFormat/>
    <w:rsid w:val="00C27676"/>
    <w:pPr>
      <w:keepNext/>
      <w:keepLines/>
      <w:spacing w:before="320" w:after="40"/>
      <w:outlineLvl w:val="0"/>
    </w:pPr>
    <w:rPr>
      <w:rFonts w:asciiTheme="majorHAnsi" w:eastAsiaTheme="majorEastAsia" w:hAnsiTheme="majorHAnsi" w:cstheme="majorBidi"/>
      <w:b/>
      <w:bCs/>
      <w:caps/>
      <w:spacing w:val="4"/>
      <w:sz w:val="28"/>
      <w:szCs w:val="28"/>
    </w:rPr>
  </w:style>
  <w:style w:type="paragraph" w:styleId="Heading2">
    <w:name w:val="heading 2"/>
    <w:basedOn w:val="Normal"/>
    <w:next w:val="Normal"/>
    <w:link w:val="Heading2Char"/>
    <w:uiPriority w:val="9"/>
    <w:unhideWhenUsed/>
    <w:qFormat/>
    <w:rsid w:val="00C27676"/>
    <w:pPr>
      <w:keepNext/>
      <w:keepLines/>
      <w:spacing w:before="120" w:after="0"/>
      <w:outlineLvl w:val="1"/>
    </w:pPr>
    <w:rPr>
      <w:rFonts w:asciiTheme="majorHAnsi" w:eastAsiaTheme="majorEastAsia" w:hAnsiTheme="majorHAnsi" w:cstheme="majorBidi"/>
      <w:b/>
      <w:bCs/>
      <w:sz w:val="28"/>
      <w:szCs w:val="28"/>
    </w:rPr>
  </w:style>
  <w:style w:type="paragraph" w:styleId="Heading3">
    <w:name w:val="heading 3"/>
    <w:basedOn w:val="Normal"/>
    <w:next w:val="Normal"/>
    <w:link w:val="Heading3Char"/>
    <w:uiPriority w:val="9"/>
    <w:unhideWhenUsed/>
    <w:qFormat/>
    <w:rsid w:val="00A317D8"/>
    <w:pPr>
      <w:keepNext/>
      <w:keepLines/>
      <w:spacing w:before="120" w:after="120"/>
      <w:outlineLvl w:val="2"/>
    </w:pPr>
    <w:rPr>
      <w:rFonts w:asciiTheme="majorHAnsi" w:eastAsiaTheme="majorEastAsia" w:hAnsiTheme="majorHAnsi" w:cstheme="majorBidi"/>
      <w:b/>
      <w:spacing w:val="4"/>
      <w:szCs w:val="24"/>
    </w:rPr>
  </w:style>
  <w:style w:type="paragraph" w:styleId="Heading4">
    <w:name w:val="heading 4"/>
    <w:basedOn w:val="Normal"/>
    <w:next w:val="Normal"/>
    <w:link w:val="Heading4Char"/>
    <w:uiPriority w:val="9"/>
    <w:semiHidden/>
    <w:unhideWhenUsed/>
    <w:qFormat/>
    <w:rsid w:val="00C27676"/>
    <w:pPr>
      <w:keepNext/>
      <w:keepLines/>
      <w:spacing w:before="120" w:after="0"/>
      <w:outlineLvl w:val="3"/>
    </w:pPr>
    <w:rPr>
      <w:rFonts w:asciiTheme="majorHAnsi" w:eastAsiaTheme="majorEastAsia" w:hAnsiTheme="majorHAnsi" w:cstheme="majorBidi"/>
      <w:i/>
      <w:iCs/>
      <w:sz w:val="24"/>
      <w:szCs w:val="24"/>
    </w:rPr>
  </w:style>
  <w:style w:type="paragraph" w:styleId="Heading5">
    <w:name w:val="heading 5"/>
    <w:basedOn w:val="Normal"/>
    <w:next w:val="Normal"/>
    <w:link w:val="Heading5Char"/>
    <w:uiPriority w:val="9"/>
    <w:semiHidden/>
    <w:unhideWhenUsed/>
    <w:qFormat/>
    <w:rsid w:val="00C27676"/>
    <w:pPr>
      <w:keepNext/>
      <w:keepLines/>
      <w:spacing w:before="120" w:after="0"/>
      <w:outlineLvl w:val="4"/>
    </w:pPr>
    <w:rPr>
      <w:rFonts w:asciiTheme="majorHAnsi" w:eastAsiaTheme="majorEastAsia" w:hAnsiTheme="majorHAnsi" w:cstheme="majorBidi"/>
      <w:b/>
      <w:bCs/>
    </w:rPr>
  </w:style>
  <w:style w:type="paragraph" w:styleId="Heading6">
    <w:name w:val="heading 6"/>
    <w:basedOn w:val="Normal"/>
    <w:next w:val="Normal"/>
    <w:link w:val="Heading6Char"/>
    <w:uiPriority w:val="9"/>
    <w:semiHidden/>
    <w:unhideWhenUsed/>
    <w:qFormat/>
    <w:rsid w:val="00C27676"/>
    <w:pPr>
      <w:keepNext/>
      <w:keepLines/>
      <w:spacing w:before="120" w:after="0"/>
      <w:outlineLvl w:val="5"/>
    </w:pPr>
    <w:rPr>
      <w:rFonts w:asciiTheme="majorHAnsi" w:eastAsiaTheme="majorEastAsia" w:hAnsiTheme="majorHAnsi" w:cstheme="majorBidi"/>
      <w:b/>
      <w:bCs/>
      <w:i/>
      <w:iCs/>
    </w:rPr>
  </w:style>
  <w:style w:type="paragraph" w:styleId="Heading7">
    <w:name w:val="heading 7"/>
    <w:basedOn w:val="Normal"/>
    <w:next w:val="Normal"/>
    <w:link w:val="Heading7Char"/>
    <w:uiPriority w:val="9"/>
    <w:semiHidden/>
    <w:unhideWhenUsed/>
    <w:qFormat/>
    <w:rsid w:val="00C27676"/>
    <w:pPr>
      <w:keepNext/>
      <w:keepLines/>
      <w:spacing w:before="120" w:after="0"/>
      <w:outlineLvl w:val="6"/>
    </w:pPr>
    <w:rPr>
      <w:i/>
      <w:iCs/>
    </w:rPr>
  </w:style>
  <w:style w:type="paragraph" w:styleId="Heading8">
    <w:name w:val="heading 8"/>
    <w:basedOn w:val="Normal"/>
    <w:next w:val="Normal"/>
    <w:link w:val="Heading8Char"/>
    <w:uiPriority w:val="9"/>
    <w:semiHidden/>
    <w:unhideWhenUsed/>
    <w:qFormat/>
    <w:rsid w:val="00C27676"/>
    <w:pPr>
      <w:keepNext/>
      <w:keepLines/>
      <w:spacing w:before="120" w:after="0"/>
      <w:outlineLvl w:val="7"/>
    </w:pPr>
    <w:rPr>
      <w:b/>
      <w:bCs/>
    </w:rPr>
  </w:style>
  <w:style w:type="paragraph" w:styleId="Heading9">
    <w:name w:val="heading 9"/>
    <w:basedOn w:val="Normal"/>
    <w:next w:val="Normal"/>
    <w:link w:val="Heading9Char"/>
    <w:uiPriority w:val="9"/>
    <w:semiHidden/>
    <w:unhideWhenUsed/>
    <w:qFormat/>
    <w:rsid w:val="00C27676"/>
    <w:pPr>
      <w:keepNext/>
      <w:keepLines/>
      <w:spacing w:before="120" w:after="0"/>
      <w:outlineLvl w:val="8"/>
    </w:pPr>
    <w:rPr>
      <w:i/>
      <w:iC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27676"/>
    <w:rPr>
      <w:rFonts w:asciiTheme="majorHAnsi" w:eastAsiaTheme="majorEastAsia" w:hAnsiTheme="majorHAnsi" w:cstheme="majorBidi"/>
      <w:b/>
      <w:bCs/>
      <w:caps/>
      <w:spacing w:val="4"/>
      <w:sz w:val="28"/>
      <w:szCs w:val="28"/>
    </w:rPr>
  </w:style>
  <w:style w:type="character" w:customStyle="1" w:styleId="Heading2Char">
    <w:name w:val="Heading 2 Char"/>
    <w:basedOn w:val="DefaultParagraphFont"/>
    <w:link w:val="Heading2"/>
    <w:uiPriority w:val="9"/>
    <w:rsid w:val="00C27676"/>
    <w:rPr>
      <w:rFonts w:asciiTheme="majorHAnsi" w:eastAsiaTheme="majorEastAsia" w:hAnsiTheme="majorHAnsi" w:cstheme="majorBidi"/>
      <w:b/>
      <w:bCs/>
      <w:sz w:val="28"/>
      <w:szCs w:val="28"/>
    </w:rPr>
  </w:style>
  <w:style w:type="character" w:customStyle="1" w:styleId="Heading3Char">
    <w:name w:val="Heading 3 Char"/>
    <w:basedOn w:val="DefaultParagraphFont"/>
    <w:link w:val="Heading3"/>
    <w:uiPriority w:val="9"/>
    <w:rsid w:val="00A317D8"/>
    <w:rPr>
      <w:rFonts w:asciiTheme="majorHAnsi" w:eastAsiaTheme="majorEastAsia" w:hAnsiTheme="majorHAnsi" w:cstheme="majorBidi"/>
      <w:b/>
      <w:spacing w:val="4"/>
      <w:szCs w:val="24"/>
    </w:rPr>
  </w:style>
  <w:style w:type="character" w:customStyle="1" w:styleId="Heading4Char">
    <w:name w:val="Heading 4 Char"/>
    <w:basedOn w:val="DefaultParagraphFont"/>
    <w:link w:val="Heading4"/>
    <w:uiPriority w:val="9"/>
    <w:semiHidden/>
    <w:rsid w:val="00C27676"/>
    <w:rPr>
      <w:rFonts w:asciiTheme="majorHAnsi" w:eastAsiaTheme="majorEastAsia" w:hAnsiTheme="majorHAnsi" w:cstheme="majorBidi"/>
      <w:i/>
      <w:iCs/>
      <w:sz w:val="24"/>
      <w:szCs w:val="24"/>
    </w:rPr>
  </w:style>
  <w:style w:type="character" w:customStyle="1" w:styleId="Heading5Char">
    <w:name w:val="Heading 5 Char"/>
    <w:basedOn w:val="DefaultParagraphFont"/>
    <w:link w:val="Heading5"/>
    <w:uiPriority w:val="9"/>
    <w:semiHidden/>
    <w:rsid w:val="00C27676"/>
    <w:rPr>
      <w:rFonts w:asciiTheme="majorHAnsi" w:eastAsiaTheme="majorEastAsia" w:hAnsiTheme="majorHAnsi" w:cstheme="majorBidi"/>
      <w:b/>
      <w:bCs/>
    </w:rPr>
  </w:style>
  <w:style w:type="character" w:customStyle="1" w:styleId="Heading6Char">
    <w:name w:val="Heading 6 Char"/>
    <w:basedOn w:val="DefaultParagraphFont"/>
    <w:link w:val="Heading6"/>
    <w:uiPriority w:val="9"/>
    <w:semiHidden/>
    <w:rsid w:val="00C27676"/>
    <w:rPr>
      <w:rFonts w:asciiTheme="majorHAnsi" w:eastAsiaTheme="majorEastAsia" w:hAnsiTheme="majorHAnsi" w:cstheme="majorBidi"/>
      <w:b/>
      <w:bCs/>
      <w:i/>
      <w:iCs/>
    </w:rPr>
  </w:style>
  <w:style w:type="character" w:customStyle="1" w:styleId="Heading7Char">
    <w:name w:val="Heading 7 Char"/>
    <w:basedOn w:val="DefaultParagraphFont"/>
    <w:link w:val="Heading7"/>
    <w:uiPriority w:val="9"/>
    <w:semiHidden/>
    <w:rsid w:val="00C27676"/>
    <w:rPr>
      <w:i/>
      <w:iCs/>
    </w:rPr>
  </w:style>
  <w:style w:type="character" w:customStyle="1" w:styleId="Heading8Char">
    <w:name w:val="Heading 8 Char"/>
    <w:basedOn w:val="DefaultParagraphFont"/>
    <w:link w:val="Heading8"/>
    <w:uiPriority w:val="9"/>
    <w:semiHidden/>
    <w:rsid w:val="00C27676"/>
    <w:rPr>
      <w:b/>
      <w:bCs/>
    </w:rPr>
  </w:style>
  <w:style w:type="character" w:customStyle="1" w:styleId="Heading9Char">
    <w:name w:val="Heading 9 Char"/>
    <w:basedOn w:val="DefaultParagraphFont"/>
    <w:link w:val="Heading9"/>
    <w:uiPriority w:val="9"/>
    <w:semiHidden/>
    <w:rsid w:val="00C27676"/>
    <w:rPr>
      <w:i/>
      <w:iCs/>
    </w:rPr>
  </w:style>
  <w:style w:type="paragraph" w:styleId="Caption">
    <w:name w:val="caption"/>
    <w:basedOn w:val="Normal"/>
    <w:next w:val="Normal"/>
    <w:uiPriority w:val="35"/>
    <w:semiHidden/>
    <w:unhideWhenUsed/>
    <w:qFormat/>
    <w:rsid w:val="00C27676"/>
    <w:rPr>
      <w:b/>
      <w:bCs/>
      <w:sz w:val="18"/>
      <w:szCs w:val="18"/>
    </w:rPr>
  </w:style>
  <w:style w:type="paragraph" w:styleId="Title">
    <w:name w:val="Title"/>
    <w:basedOn w:val="Normal"/>
    <w:next w:val="Normal"/>
    <w:link w:val="TitleChar"/>
    <w:uiPriority w:val="10"/>
    <w:qFormat/>
    <w:rsid w:val="00C27676"/>
    <w:pPr>
      <w:spacing w:after="0" w:line="240" w:lineRule="auto"/>
      <w:contextualSpacing/>
      <w:jc w:val="center"/>
    </w:pPr>
    <w:rPr>
      <w:rFonts w:asciiTheme="majorHAnsi" w:eastAsiaTheme="majorEastAsia" w:hAnsiTheme="majorHAnsi" w:cstheme="majorBidi"/>
      <w:b/>
      <w:bCs/>
      <w:spacing w:val="-7"/>
      <w:sz w:val="48"/>
      <w:szCs w:val="48"/>
    </w:rPr>
  </w:style>
  <w:style w:type="character" w:customStyle="1" w:styleId="TitleChar">
    <w:name w:val="Title Char"/>
    <w:basedOn w:val="DefaultParagraphFont"/>
    <w:link w:val="Title"/>
    <w:uiPriority w:val="10"/>
    <w:rsid w:val="00C27676"/>
    <w:rPr>
      <w:rFonts w:asciiTheme="majorHAnsi" w:eastAsiaTheme="majorEastAsia" w:hAnsiTheme="majorHAnsi" w:cstheme="majorBidi"/>
      <w:b/>
      <w:bCs/>
      <w:spacing w:val="-7"/>
      <w:sz w:val="48"/>
      <w:szCs w:val="48"/>
    </w:rPr>
  </w:style>
  <w:style w:type="paragraph" w:styleId="Subtitle">
    <w:name w:val="Subtitle"/>
    <w:basedOn w:val="Normal"/>
    <w:next w:val="Normal"/>
    <w:link w:val="SubtitleChar"/>
    <w:uiPriority w:val="11"/>
    <w:qFormat/>
    <w:rsid w:val="00C27676"/>
    <w:pPr>
      <w:numPr>
        <w:ilvl w:val="1"/>
      </w:numPr>
      <w:spacing w:after="240"/>
      <w:jc w:val="center"/>
    </w:pPr>
    <w:rPr>
      <w:rFonts w:asciiTheme="majorHAnsi" w:eastAsiaTheme="majorEastAsia" w:hAnsiTheme="majorHAnsi" w:cstheme="majorBidi"/>
      <w:sz w:val="24"/>
      <w:szCs w:val="24"/>
    </w:rPr>
  </w:style>
  <w:style w:type="character" w:customStyle="1" w:styleId="SubtitleChar">
    <w:name w:val="Subtitle Char"/>
    <w:basedOn w:val="DefaultParagraphFont"/>
    <w:link w:val="Subtitle"/>
    <w:uiPriority w:val="11"/>
    <w:rsid w:val="00C27676"/>
    <w:rPr>
      <w:rFonts w:asciiTheme="majorHAnsi" w:eastAsiaTheme="majorEastAsia" w:hAnsiTheme="majorHAnsi" w:cstheme="majorBidi"/>
      <w:sz w:val="24"/>
      <w:szCs w:val="24"/>
    </w:rPr>
  </w:style>
  <w:style w:type="character" w:styleId="Strong">
    <w:name w:val="Strong"/>
    <w:basedOn w:val="DefaultParagraphFont"/>
    <w:uiPriority w:val="22"/>
    <w:qFormat/>
    <w:rsid w:val="00C27676"/>
    <w:rPr>
      <w:b/>
      <w:bCs/>
      <w:color w:val="auto"/>
    </w:rPr>
  </w:style>
  <w:style w:type="character" w:styleId="Emphasis">
    <w:name w:val="Emphasis"/>
    <w:basedOn w:val="DefaultParagraphFont"/>
    <w:uiPriority w:val="20"/>
    <w:qFormat/>
    <w:rsid w:val="00C27676"/>
    <w:rPr>
      <w:i/>
      <w:iCs/>
      <w:color w:val="auto"/>
    </w:rPr>
  </w:style>
  <w:style w:type="paragraph" w:styleId="NoSpacing">
    <w:name w:val="No Spacing"/>
    <w:uiPriority w:val="1"/>
    <w:qFormat/>
    <w:rsid w:val="00C27676"/>
    <w:pPr>
      <w:spacing w:after="0" w:line="240" w:lineRule="auto"/>
    </w:pPr>
  </w:style>
  <w:style w:type="paragraph" w:styleId="Quote">
    <w:name w:val="Quote"/>
    <w:basedOn w:val="Normal"/>
    <w:next w:val="Normal"/>
    <w:link w:val="QuoteChar"/>
    <w:uiPriority w:val="29"/>
    <w:qFormat/>
    <w:rsid w:val="00C27676"/>
    <w:pPr>
      <w:spacing w:before="200" w:line="264" w:lineRule="auto"/>
      <w:ind w:left="864" w:right="864"/>
      <w:jc w:val="center"/>
    </w:pPr>
    <w:rPr>
      <w:rFonts w:asciiTheme="majorHAnsi" w:eastAsiaTheme="majorEastAsia" w:hAnsiTheme="majorHAnsi" w:cstheme="majorBidi"/>
      <w:i/>
      <w:iCs/>
      <w:sz w:val="24"/>
      <w:szCs w:val="24"/>
    </w:rPr>
  </w:style>
  <w:style w:type="character" w:customStyle="1" w:styleId="QuoteChar">
    <w:name w:val="Quote Char"/>
    <w:basedOn w:val="DefaultParagraphFont"/>
    <w:link w:val="Quote"/>
    <w:uiPriority w:val="29"/>
    <w:rsid w:val="00C27676"/>
    <w:rPr>
      <w:rFonts w:asciiTheme="majorHAnsi" w:eastAsiaTheme="majorEastAsia" w:hAnsiTheme="majorHAnsi" w:cstheme="majorBidi"/>
      <w:i/>
      <w:iCs/>
      <w:sz w:val="24"/>
      <w:szCs w:val="24"/>
    </w:rPr>
  </w:style>
  <w:style w:type="paragraph" w:styleId="IntenseQuote">
    <w:name w:val="Intense Quote"/>
    <w:basedOn w:val="Normal"/>
    <w:next w:val="Normal"/>
    <w:link w:val="IntenseQuoteChar"/>
    <w:uiPriority w:val="30"/>
    <w:qFormat/>
    <w:rsid w:val="00C27676"/>
    <w:pPr>
      <w:spacing w:before="100" w:beforeAutospacing="1" w:after="240"/>
      <w:ind w:left="936" w:right="936"/>
      <w:jc w:val="center"/>
    </w:pPr>
    <w:rPr>
      <w:rFonts w:asciiTheme="majorHAnsi" w:eastAsiaTheme="majorEastAsia" w:hAnsiTheme="majorHAnsi" w:cstheme="majorBidi"/>
      <w:sz w:val="26"/>
      <w:szCs w:val="26"/>
    </w:rPr>
  </w:style>
  <w:style w:type="character" w:customStyle="1" w:styleId="IntenseQuoteChar">
    <w:name w:val="Intense Quote Char"/>
    <w:basedOn w:val="DefaultParagraphFont"/>
    <w:link w:val="IntenseQuote"/>
    <w:uiPriority w:val="30"/>
    <w:rsid w:val="00C27676"/>
    <w:rPr>
      <w:rFonts w:asciiTheme="majorHAnsi" w:eastAsiaTheme="majorEastAsia" w:hAnsiTheme="majorHAnsi" w:cstheme="majorBidi"/>
      <w:sz w:val="26"/>
      <w:szCs w:val="26"/>
    </w:rPr>
  </w:style>
  <w:style w:type="character" w:styleId="SubtleEmphasis">
    <w:name w:val="Subtle Emphasis"/>
    <w:basedOn w:val="DefaultParagraphFont"/>
    <w:uiPriority w:val="19"/>
    <w:qFormat/>
    <w:rsid w:val="00C27676"/>
    <w:rPr>
      <w:i/>
      <w:iCs/>
      <w:color w:val="auto"/>
    </w:rPr>
  </w:style>
  <w:style w:type="character" w:styleId="IntenseEmphasis">
    <w:name w:val="Intense Emphasis"/>
    <w:basedOn w:val="DefaultParagraphFont"/>
    <w:uiPriority w:val="21"/>
    <w:qFormat/>
    <w:rsid w:val="00C27676"/>
    <w:rPr>
      <w:b/>
      <w:bCs/>
      <w:i/>
      <w:iCs/>
      <w:color w:val="auto"/>
    </w:rPr>
  </w:style>
  <w:style w:type="character" w:styleId="SubtleReference">
    <w:name w:val="Subtle Reference"/>
    <w:basedOn w:val="DefaultParagraphFont"/>
    <w:uiPriority w:val="31"/>
    <w:qFormat/>
    <w:rsid w:val="00C27676"/>
    <w:rPr>
      <w:smallCaps/>
      <w:color w:val="auto"/>
      <w:u w:val="single" w:color="7F7F7F" w:themeColor="text1" w:themeTint="80"/>
    </w:rPr>
  </w:style>
  <w:style w:type="character" w:styleId="IntenseReference">
    <w:name w:val="Intense Reference"/>
    <w:basedOn w:val="DefaultParagraphFont"/>
    <w:uiPriority w:val="32"/>
    <w:qFormat/>
    <w:rsid w:val="00C27676"/>
    <w:rPr>
      <w:b/>
      <w:bCs/>
      <w:smallCaps/>
      <w:color w:val="auto"/>
      <w:u w:val="single"/>
    </w:rPr>
  </w:style>
  <w:style w:type="character" w:styleId="BookTitle">
    <w:name w:val="Book Title"/>
    <w:basedOn w:val="DefaultParagraphFont"/>
    <w:uiPriority w:val="33"/>
    <w:qFormat/>
    <w:rsid w:val="00C27676"/>
    <w:rPr>
      <w:b/>
      <w:bCs/>
      <w:smallCaps/>
      <w:color w:val="auto"/>
    </w:rPr>
  </w:style>
  <w:style w:type="paragraph" w:styleId="TOCHeading">
    <w:name w:val="TOC Heading"/>
    <w:basedOn w:val="Heading1"/>
    <w:next w:val="Normal"/>
    <w:uiPriority w:val="39"/>
    <w:semiHidden/>
    <w:unhideWhenUsed/>
    <w:qFormat/>
    <w:rsid w:val="00C27676"/>
    <w:pPr>
      <w:outlineLvl w:val="9"/>
    </w:pPr>
  </w:style>
  <w:style w:type="paragraph" w:styleId="ListParagraph">
    <w:name w:val="List Paragraph"/>
    <w:basedOn w:val="Normal"/>
    <w:uiPriority w:val="34"/>
    <w:qFormat/>
    <w:rsid w:val="00C27676"/>
    <w:pPr>
      <w:ind w:left="720"/>
      <w:contextualSpacing/>
    </w:pPr>
  </w:style>
  <w:style w:type="table" w:styleId="TableGrid">
    <w:name w:val="Table Grid"/>
    <w:basedOn w:val="TableNormal"/>
    <w:uiPriority w:val="39"/>
    <w:rsid w:val="000661A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0661A5"/>
    <w:rPr>
      <w:color w:val="0563C1" w:themeColor="hyperlink"/>
      <w:u w:val="single"/>
    </w:rPr>
  </w:style>
  <w:style w:type="character" w:styleId="UnresolvedMention">
    <w:name w:val="Unresolved Mention"/>
    <w:basedOn w:val="DefaultParagraphFont"/>
    <w:uiPriority w:val="99"/>
    <w:semiHidden/>
    <w:unhideWhenUsed/>
    <w:rsid w:val="000661A5"/>
    <w:rPr>
      <w:color w:val="605E5C"/>
      <w:shd w:val="clear" w:color="auto" w:fill="E1DFDD"/>
    </w:rPr>
  </w:style>
  <w:style w:type="character" w:styleId="CommentReference">
    <w:name w:val="annotation reference"/>
    <w:basedOn w:val="DefaultParagraphFont"/>
    <w:uiPriority w:val="99"/>
    <w:semiHidden/>
    <w:unhideWhenUsed/>
    <w:rsid w:val="001750F5"/>
    <w:rPr>
      <w:sz w:val="16"/>
      <w:szCs w:val="16"/>
    </w:rPr>
  </w:style>
  <w:style w:type="paragraph" w:styleId="CommentText">
    <w:name w:val="annotation text"/>
    <w:basedOn w:val="Normal"/>
    <w:link w:val="CommentTextChar"/>
    <w:uiPriority w:val="99"/>
    <w:unhideWhenUsed/>
    <w:rsid w:val="001750F5"/>
    <w:pPr>
      <w:spacing w:line="240" w:lineRule="auto"/>
    </w:pPr>
    <w:rPr>
      <w:sz w:val="20"/>
      <w:szCs w:val="20"/>
    </w:rPr>
  </w:style>
  <w:style w:type="character" w:customStyle="1" w:styleId="CommentTextChar">
    <w:name w:val="Comment Text Char"/>
    <w:basedOn w:val="DefaultParagraphFont"/>
    <w:link w:val="CommentText"/>
    <w:uiPriority w:val="99"/>
    <w:rsid w:val="001750F5"/>
    <w:rPr>
      <w:sz w:val="20"/>
      <w:szCs w:val="20"/>
    </w:rPr>
  </w:style>
  <w:style w:type="paragraph" w:styleId="CommentSubject">
    <w:name w:val="annotation subject"/>
    <w:basedOn w:val="CommentText"/>
    <w:next w:val="CommentText"/>
    <w:link w:val="CommentSubjectChar"/>
    <w:uiPriority w:val="99"/>
    <w:semiHidden/>
    <w:unhideWhenUsed/>
    <w:rsid w:val="001750F5"/>
    <w:rPr>
      <w:b/>
      <w:bCs/>
    </w:rPr>
  </w:style>
  <w:style w:type="character" w:customStyle="1" w:styleId="CommentSubjectChar">
    <w:name w:val="Comment Subject Char"/>
    <w:basedOn w:val="CommentTextChar"/>
    <w:link w:val="CommentSubject"/>
    <w:uiPriority w:val="99"/>
    <w:semiHidden/>
    <w:rsid w:val="001750F5"/>
    <w:rPr>
      <w:b/>
      <w:bCs/>
      <w:sz w:val="20"/>
      <w:szCs w:val="20"/>
    </w:rPr>
  </w:style>
  <w:style w:type="character" w:styleId="FollowedHyperlink">
    <w:name w:val="FollowedHyperlink"/>
    <w:basedOn w:val="DefaultParagraphFont"/>
    <w:uiPriority w:val="99"/>
    <w:semiHidden/>
    <w:unhideWhenUsed/>
    <w:rsid w:val="00B22899"/>
    <w:rPr>
      <w:color w:val="954F72" w:themeColor="followedHyperlink"/>
      <w:u w:val="single"/>
    </w:rPr>
  </w:style>
  <w:style w:type="paragraph" w:styleId="Bibliography">
    <w:name w:val="Bibliography"/>
    <w:basedOn w:val="Normal"/>
    <w:next w:val="Normal"/>
    <w:uiPriority w:val="37"/>
    <w:unhideWhenUsed/>
    <w:rsid w:val="00B331CC"/>
    <w:pPr>
      <w:spacing w:after="240" w:line="240" w:lineRule="auto"/>
    </w:pPr>
  </w:style>
  <w:style w:type="paragraph" w:styleId="NormalWeb">
    <w:name w:val="Normal (Web)"/>
    <w:basedOn w:val="Normal"/>
    <w:uiPriority w:val="99"/>
    <w:semiHidden/>
    <w:unhideWhenUsed/>
    <w:rsid w:val="00A317D8"/>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HTMLCode">
    <w:name w:val="HTML Code"/>
    <w:basedOn w:val="DefaultParagraphFont"/>
    <w:uiPriority w:val="99"/>
    <w:semiHidden/>
    <w:unhideWhenUsed/>
    <w:rsid w:val="00A317D8"/>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564946">
      <w:bodyDiv w:val="1"/>
      <w:marLeft w:val="0"/>
      <w:marRight w:val="0"/>
      <w:marTop w:val="0"/>
      <w:marBottom w:val="0"/>
      <w:divBdr>
        <w:top w:val="none" w:sz="0" w:space="0" w:color="auto"/>
        <w:left w:val="none" w:sz="0" w:space="0" w:color="auto"/>
        <w:bottom w:val="none" w:sz="0" w:space="0" w:color="auto"/>
        <w:right w:val="none" w:sz="0" w:space="0" w:color="auto"/>
      </w:divBdr>
    </w:div>
    <w:div w:id="368186557">
      <w:bodyDiv w:val="1"/>
      <w:marLeft w:val="0"/>
      <w:marRight w:val="0"/>
      <w:marTop w:val="0"/>
      <w:marBottom w:val="0"/>
      <w:divBdr>
        <w:top w:val="none" w:sz="0" w:space="0" w:color="auto"/>
        <w:left w:val="none" w:sz="0" w:space="0" w:color="auto"/>
        <w:bottom w:val="none" w:sz="0" w:space="0" w:color="auto"/>
        <w:right w:val="none" w:sz="0" w:space="0" w:color="auto"/>
      </w:divBdr>
    </w:div>
    <w:div w:id="536892156">
      <w:bodyDiv w:val="1"/>
      <w:marLeft w:val="0"/>
      <w:marRight w:val="0"/>
      <w:marTop w:val="0"/>
      <w:marBottom w:val="0"/>
      <w:divBdr>
        <w:top w:val="none" w:sz="0" w:space="0" w:color="auto"/>
        <w:left w:val="none" w:sz="0" w:space="0" w:color="auto"/>
        <w:bottom w:val="none" w:sz="0" w:space="0" w:color="auto"/>
        <w:right w:val="none" w:sz="0" w:space="0" w:color="auto"/>
      </w:divBdr>
    </w:div>
    <w:div w:id="612828756">
      <w:bodyDiv w:val="1"/>
      <w:marLeft w:val="0"/>
      <w:marRight w:val="0"/>
      <w:marTop w:val="0"/>
      <w:marBottom w:val="0"/>
      <w:divBdr>
        <w:top w:val="none" w:sz="0" w:space="0" w:color="auto"/>
        <w:left w:val="none" w:sz="0" w:space="0" w:color="auto"/>
        <w:bottom w:val="none" w:sz="0" w:space="0" w:color="auto"/>
        <w:right w:val="none" w:sz="0" w:space="0" w:color="auto"/>
      </w:divBdr>
    </w:div>
    <w:div w:id="635839097">
      <w:bodyDiv w:val="1"/>
      <w:marLeft w:val="0"/>
      <w:marRight w:val="0"/>
      <w:marTop w:val="0"/>
      <w:marBottom w:val="0"/>
      <w:divBdr>
        <w:top w:val="none" w:sz="0" w:space="0" w:color="auto"/>
        <w:left w:val="none" w:sz="0" w:space="0" w:color="auto"/>
        <w:bottom w:val="none" w:sz="0" w:space="0" w:color="auto"/>
        <w:right w:val="none" w:sz="0" w:space="0" w:color="auto"/>
      </w:divBdr>
    </w:div>
    <w:div w:id="898707091">
      <w:bodyDiv w:val="1"/>
      <w:marLeft w:val="0"/>
      <w:marRight w:val="0"/>
      <w:marTop w:val="0"/>
      <w:marBottom w:val="0"/>
      <w:divBdr>
        <w:top w:val="none" w:sz="0" w:space="0" w:color="auto"/>
        <w:left w:val="none" w:sz="0" w:space="0" w:color="auto"/>
        <w:bottom w:val="none" w:sz="0" w:space="0" w:color="auto"/>
        <w:right w:val="none" w:sz="0" w:space="0" w:color="auto"/>
      </w:divBdr>
      <w:divsChild>
        <w:div w:id="625623478">
          <w:marLeft w:val="0"/>
          <w:marRight w:val="0"/>
          <w:marTop w:val="0"/>
          <w:marBottom w:val="0"/>
          <w:divBdr>
            <w:top w:val="none" w:sz="0" w:space="0" w:color="auto"/>
            <w:left w:val="none" w:sz="0" w:space="0" w:color="auto"/>
            <w:bottom w:val="none" w:sz="0" w:space="0" w:color="auto"/>
            <w:right w:val="none" w:sz="0" w:space="0" w:color="auto"/>
          </w:divBdr>
          <w:divsChild>
            <w:div w:id="967587207">
              <w:marLeft w:val="0"/>
              <w:marRight w:val="0"/>
              <w:marTop w:val="0"/>
              <w:marBottom w:val="0"/>
              <w:divBdr>
                <w:top w:val="none" w:sz="0" w:space="0" w:color="auto"/>
                <w:left w:val="none" w:sz="0" w:space="0" w:color="auto"/>
                <w:bottom w:val="none" w:sz="0" w:space="0" w:color="auto"/>
                <w:right w:val="none" w:sz="0" w:space="0" w:color="auto"/>
              </w:divBdr>
              <w:divsChild>
                <w:div w:id="1932472952">
                  <w:marLeft w:val="0"/>
                  <w:marRight w:val="0"/>
                  <w:marTop w:val="0"/>
                  <w:marBottom w:val="0"/>
                  <w:divBdr>
                    <w:top w:val="none" w:sz="0" w:space="0" w:color="auto"/>
                    <w:left w:val="none" w:sz="0" w:space="0" w:color="auto"/>
                    <w:bottom w:val="none" w:sz="0" w:space="0" w:color="auto"/>
                    <w:right w:val="none" w:sz="0" w:space="0" w:color="auto"/>
                  </w:divBdr>
                  <w:divsChild>
                    <w:div w:id="1589074096">
                      <w:marLeft w:val="0"/>
                      <w:marRight w:val="0"/>
                      <w:marTop w:val="0"/>
                      <w:marBottom w:val="0"/>
                      <w:divBdr>
                        <w:top w:val="single" w:sz="24" w:space="0" w:color="auto"/>
                        <w:left w:val="single" w:sz="24" w:space="0" w:color="auto"/>
                        <w:bottom w:val="single" w:sz="24" w:space="0" w:color="auto"/>
                        <w:right w:val="single" w:sz="24" w:space="15" w:color="auto"/>
                      </w:divBdr>
                    </w:div>
                  </w:divsChild>
                </w:div>
              </w:divsChild>
            </w:div>
          </w:divsChild>
        </w:div>
      </w:divsChild>
    </w:div>
    <w:div w:id="1049451637">
      <w:bodyDiv w:val="1"/>
      <w:marLeft w:val="0"/>
      <w:marRight w:val="0"/>
      <w:marTop w:val="0"/>
      <w:marBottom w:val="0"/>
      <w:divBdr>
        <w:top w:val="none" w:sz="0" w:space="0" w:color="auto"/>
        <w:left w:val="none" w:sz="0" w:space="0" w:color="auto"/>
        <w:bottom w:val="none" w:sz="0" w:space="0" w:color="auto"/>
        <w:right w:val="none" w:sz="0" w:space="0" w:color="auto"/>
      </w:divBdr>
    </w:div>
    <w:div w:id="1103846306">
      <w:bodyDiv w:val="1"/>
      <w:marLeft w:val="0"/>
      <w:marRight w:val="0"/>
      <w:marTop w:val="0"/>
      <w:marBottom w:val="0"/>
      <w:divBdr>
        <w:top w:val="none" w:sz="0" w:space="0" w:color="auto"/>
        <w:left w:val="none" w:sz="0" w:space="0" w:color="auto"/>
        <w:bottom w:val="none" w:sz="0" w:space="0" w:color="auto"/>
        <w:right w:val="none" w:sz="0" w:space="0" w:color="auto"/>
      </w:divBdr>
    </w:div>
    <w:div w:id="1168406669">
      <w:bodyDiv w:val="1"/>
      <w:marLeft w:val="0"/>
      <w:marRight w:val="0"/>
      <w:marTop w:val="0"/>
      <w:marBottom w:val="0"/>
      <w:divBdr>
        <w:top w:val="none" w:sz="0" w:space="0" w:color="auto"/>
        <w:left w:val="none" w:sz="0" w:space="0" w:color="auto"/>
        <w:bottom w:val="none" w:sz="0" w:space="0" w:color="auto"/>
        <w:right w:val="none" w:sz="0" w:space="0" w:color="auto"/>
      </w:divBdr>
    </w:div>
    <w:div w:id="1292979072">
      <w:bodyDiv w:val="1"/>
      <w:marLeft w:val="0"/>
      <w:marRight w:val="0"/>
      <w:marTop w:val="0"/>
      <w:marBottom w:val="0"/>
      <w:divBdr>
        <w:top w:val="none" w:sz="0" w:space="0" w:color="auto"/>
        <w:left w:val="none" w:sz="0" w:space="0" w:color="auto"/>
        <w:bottom w:val="none" w:sz="0" w:space="0" w:color="auto"/>
        <w:right w:val="none" w:sz="0" w:space="0" w:color="auto"/>
      </w:divBdr>
    </w:div>
    <w:div w:id="1344093217">
      <w:bodyDiv w:val="1"/>
      <w:marLeft w:val="0"/>
      <w:marRight w:val="0"/>
      <w:marTop w:val="0"/>
      <w:marBottom w:val="0"/>
      <w:divBdr>
        <w:top w:val="none" w:sz="0" w:space="0" w:color="auto"/>
        <w:left w:val="none" w:sz="0" w:space="0" w:color="auto"/>
        <w:bottom w:val="none" w:sz="0" w:space="0" w:color="auto"/>
        <w:right w:val="none" w:sz="0" w:space="0" w:color="auto"/>
      </w:divBdr>
      <w:divsChild>
        <w:div w:id="11104810">
          <w:marLeft w:val="480"/>
          <w:marRight w:val="0"/>
          <w:marTop w:val="0"/>
          <w:marBottom w:val="0"/>
          <w:divBdr>
            <w:top w:val="none" w:sz="0" w:space="0" w:color="auto"/>
            <w:left w:val="none" w:sz="0" w:space="0" w:color="auto"/>
            <w:bottom w:val="none" w:sz="0" w:space="0" w:color="auto"/>
            <w:right w:val="none" w:sz="0" w:space="0" w:color="auto"/>
          </w:divBdr>
          <w:divsChild>
            <w:div w:id="1295479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6938590">
      <w:bodyDiv w:val="1"/>
      <w:marLeft w:val="0"/>
      <w:marRight w:val="0"/>
      <w:marTop w:val="0"/>
      <w:marBottom w:val="0"/>
      <w:divBdr>
        <w:top w:val="none" w:sz="0" w:space="0" w:color="auto"/>
        <w:left w:val="none" w:sz="0" w:space="0" w:color="auto"/>
        <w:bottom w:val="none" w:sz="0" w:space="0" w:color="auto"/>
        <w:right w:val="none" w:sz="0" w:space="0" w:color="auto"/>
      </w:divBdr>
    </w:div>
    <w:div w:id="1978534243">
      <w:bodyDiv w:val="1"/>
      <w:marLeft w:val="0"/>
      <w:marRight w:val="0"/>
      <w:marTop w:val="0"/>
      <w:marBottom w:val="0"/>
      <w:divBdr>
        <w:top w:val="none" w:sz="0" w:space="0" w:color="auto"/>
        <w:left w:val="none" w:sz="0" w:space="0" w:color="auto"/>
        <w:bottom w:val="none" w:sz="0" w:space="0" w:color="auto"/>
        <w:right w:val="none" w:sz="0" w:space="0" w:color="auto"/>
      </w:divBdr>
    </w:div>
    <w:div w:id="1994747849">
      <w:bodyDiv w:val="1"/>
      <w:marLeft w:val="0"/>
      <w:marRight w:val="0"/>
      <w:marTop w:val="0"/>
      <w:marBottom w:val="0"/>
      <w:divBdr>
        <w:top w:val="none" w:sz="0" w:space="0" w:color="auto"/>
        <w:left w:val="none" w:sz="0" w:space="0" w:color="auto"/>
        <w:bottom w:val="none" w:sz="0" w:space="0" w:color="auto"/>
        <w:right w:val="none" w:sz="0" w:space="0" w:color="auto"/>
      </w:divBdr>
    </w:div>
    <w:div w:id="201433119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localhost:8888/lab/tree/work/CASA0006/assessment/final-assessment.ipynb" TargetMode="External"/><Relationship Id="rId3" Type="http://schemas.openxmlformats.org/officeDocument/2006/relationships/styles" Target="styles.xml"/><Relationship Id="rId7" Type="http://schemas.openxmlformats.org/officeDocument/2006/relationships/hyperlink" Target="https://spatialreference.org/ref/epsg/2193/"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www.linz.govt.nz/guidance/geodetic-system/coordinate-systems-used-new-zealand/projections/new-zealand-transverse-mercator-2000-nztm2000" TargetMode="Externa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A0A7FF-DE3B-429F-BF31-896750CAAC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45</TotalTime>
  <Pages>7</Pages>
  <Words>8050</Words>
  <Characters>45888</Characters>
  <Application>Microsoft Office Word</Application>
  <DocSecurity>0</DocSecurity>
  <Lines>382</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8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 P</dc:creator>
  <cp:keywords/>
  <dc:description/>
  <cp:lastModifiedBy>Joe P</cp:lastModifiedBy>
  <cp:revision>27</cp:revision>
  <dcterms:created xsi:type="dcterms:W3CDTF">2023-04-20T12:30:00Z</dcterms:created>
  <dcterms:modified xsi:type="dcterms:W3CDTF">2023-04-24T13: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frZYsCmo"/&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ies>
</file>